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275D57BD" w:rsidR="00D45847" w:rsidRPr="00296687" w:rsidRDefault="00377249">
      <w:pPr>
        <w:pStyle w:val="Subtitlefrontpage"/>
        <w:rPr>
          <w:lang w:val="en-US"/>
        </w:rPr>
      </w:pPr>
      <w:r>
        <w:rPr>
          <w:lang w:val="en-US"/>
        </w:rPr>
        <w:t>Olivia Imner</w:t>
      </w:r>
    </w:p>
    <w:p w14:paraId="7181EB32" w14:textId="22E45586" w:rsidR="00D45847" w:rsidRPr="00296687" w:rsidRDefault="00227C8F">
      <w:pPr>
        <w:rPr>
          <w:rFonts w:ascii="Verdana" w:hAnsi="Verdana"/>
          <w:color w:val="17365D" w:themeColor="text2" w:themeShade="BF"/>
          <w:sz w:val="28"/>
          <w:lang w:val="en-US"/>
        </w:rPr>
      </w:pPr>
      <w:r>
        <w:rPr>
          <w:rFonts w:ascii="Verdana" w:hAnsi="Verdana"/>
          <w:noProof/>
          <w:color w:val="17365D" w:themeColor="text2" w:themeShade="BF"/>
          <w:sz w:val="28"/>
          <w:lang w:val="en-US"/>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val="en-US"/>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C94690" w:rsidRDefault="00C94690">
                            <w:pPr>
                              <w:pStyle w:val="Frontpagetext"/>
                              <w:rPr>
                                <w:sz w:val="28"/>
                                <w:szCs w:val="28"/>
                              </w:rPr>
                            </w:pPr>
                            <w:r>
                              <w:rPr>
                                <w:sz w:val="28"/>
                                <w:szCs w:val="28"/>
                              </w:rPr>
                              <w:t xml:space="preserve">Institutionen för data- </w:t>
                            </w:r>
                            <w:r>
                              <w:rPr>
                                <w:sz w:val="28"/>
                                <w:szCs w:val="28"/>
                              </w:rPr>
                              <w:br/>
                              <w:t>och systemvetenskap</w:t>
                            </w:r>
                          </w:p>
                          <w:p w14:paraId="205AAAC7" w14:textId="7B80CB52" w:rsidR="00C94690" w:rsidRDefault="00C94690">
                            <w:pPr>
                              <w:pStyle w:val="TextBox"/>
                            </w:pPr>
                            <w:r>
                              <w:t xml:space="preserve">Examensarbete 15 </w:t>
                            </w:r>
                            <w:proofErr w:type="spellStart"/>
                            <w:r>
                              <w:t>hp</w:t>
                            </w:r>
                            <w:proofErr w:type="spellEnd"/>
                            <w:r>
                              <w:t xml:space="preserve"> </w:t>
                            </w:r>
                          </w:p>
                          <w:p w14:paraId="51566511" w14:textId="56C802BE" w:rsidR="00C94690" w:rsidRDefault="00C94690">
                            <w:pPr>
                              <w:pStyle w:val="Textruta"/>
                            </w:pPr>
                            <w:r>
                              <w:t xml:space="preserve">Data- och systemvetenskap (180 </w:t>
                            </w:r>
                            <w:proofErr w:type="spellStart"/>
                            <w:r>
                              <w:t>hp</w:t>
                            </w:r>
                            <w:proofErr w:type="spellEnd"/>
                            <w:r>
                              <w:t xml:space="preserve">) </w:t>
                            </w:r>
                          </w:p>
                          <w:p w14:paraId="7A700FAB" w14:textId="05793D08" w:rsidR="00C94690" w:rsidRDefault="00C94690">
                            <w:pPr>
                              <w:pStyle w:val="Textruta"/>
                            </w:pPr>
                            <w:r>
                              <w:t>Höstterminen 2018</w:t>
                            </w:r>
                          </w:p>
                          <w:p w14:paraId="381612CD" w14:textId="77777777" w:rsidR="00C94690" w:rsidRDefault="00C94690">
                            <w:pPr>
                              <w:pStyle w:val="Textruta"/>
                            </w:pPr>
                            <w:r>
                              <w:t>Handledare: Robert Ramberg</w:t>
                            </w:r>
                          </w:p>
                          <w:p w14:paraId="41DC09BB" w14:textId="358B72E7" w:rsidR="00C94690" w:rsidRDefault="00C94690">
                            <w:pPr>
                              <w:pStyle w:val="Textruta"/>
                            </w:pPr>
                            <w:r>
                              <w:t>Granskare: Patrik Hernvall</w:t>
                            </w:r>
                          </w:p>
                          <w:p w14:paraId="316E1ACF" w14:textId="77777777" w:rsidR="00C94690" w:rsidRPr="00EE4EEC" w:rsidRDefault="00C94690">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C94690" w:rsidRPr="00296687" w:rsidRDefault="00C94690">
                            <w:pPr>
                              <w:pStyle w:val="TextBox"/>
                              <w:rPr>
                                <w:lang w:val="en-US"/>
                              </w:rPr>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C94690" w:rsidRDefault="00C94690">
                      <w:pPr>
                        <w:pStyle w:val="Frontpagetext"/>
                        <w:rPr>
                          <w:sz w:val="28"/>
                          <w:szCs w:val="28"/>
                        </w:rPr>
                      </w:pPr>
                      <w:r>
                        <w:rPr>
                          <w:sz w:val="28"/>
                          <w:szCs w:val="28"/>
                        </w:rPr>
                        <w:t xml:space="preserve">Institutionen för data- </w:t>
                      </w:r>
                      <w:r>
                        <w:rPr>
                          <w:sz w:val="28"/>
                          <w:szCs w:val="28"/>
                        </w:rPr>
                        <w:br/>
                        <w:t>och systemvetenskap</w:t>
                      </w:r>
                    </w:p>
                    <w:p w14:paraId="205AAAC7" w14:textId="7B80CB52" w:rsidR="00C94690" w:rsidRDefault="00C94690">
                      <w:pPr>
                        <w:pStyle w:val="TextBox"/>
                      </w:pPr>
                      <w:r>
                        <w:t xml:space="preserve">Examensarbete 15 </w:t>
                      </w:r>
                      <w:proofErr w:type="spellStart"/>
                      <w:r>
                        <w:t>hp</w:t>
                      </w:r>
                      <w:proofErr w:type="spellEnd"/>
                      <w:r>
                        <w:t xml:space="preserve"> </w:t>
                      </w:r>
                    </w:p>
                    <w:p w14:paraId="51566511" w14:textId="56C802BE" w:rsidR="00C94690" w:rsidRDefault="00C94690">
                      <w:pPr>
                        <w:pStyle w:val="Textruta"/>
                      </w:pPr>
                      <w:r>
                        <w:t xml:space="preserve">Data- och systemvetenskap (180 </w:t>
                      </w:r>
                      <w:proofErr w:type="spellStart"/>
                      <w:r>
                        <w:t>hp</w:t>
                      </w:r>
                      <w:proofErr w:type="spellEnd"/>
                      <w:r>
                        <w:t xml:space="preserve">) </w:t>
                      </w:r>
                    </w:p>
                    <w:p w14:paraId="7A700FAB" w14:textId="05793D08" w:rsidR="00C94690" w:rsidRDefault="00C94690">
                      <w:pPr>
                        <w:pStyle w:val="Textruta"/>
                      </w:pPr>
                      <w:r>
                        <w:t>Höstterminen 2018</w:t>
                      </w:r>
                    </w:p>
                    <w:p w14:paraId="381612CD" w14:textId="77777777" w:rsidR="00C94690" w:rsidRDefault="00C94690">
                      <w:pPr>
                        <w:pStyle w:val="Textruta"/>
                      </w:pPr>
                      <w:r>
                        <w:t>Handledare: Robert Ramberg</w:t>
                      </w:r>
                    </w:p>
                    <w:p w14:paraId="41DC09BB" w14:textId="358B72E7" w:rsidR="00C94690" w:rsidRDefault="00C94690">
                      <w:pPr>
                        <w:pStyle w:val="Textruta"/>
                      </w:pPr>
                      <w:r>
                        <w:t>Granskare: Patrik Hernvall</w:t>
                      </w:r>
                    </w:p>
                    <w:p w14:paraId="316E1ACF" w14:textId="77777777" w:rsidR="00C94690" w:rsidRPr="00EE4EEC" w:rsidRDefault="00C94690">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C94690" w:rsidRPr="00296687" w:rsidRDefault="00C94690">
                      <w:pPr>
                        <w:pStyle w:val="TextBox"/>
                        <w:rPr>
                          <w:lang w:val="en-US"/>
                        </w:rPr>
                      </w:pPr>
                    </w:p>
                  </w:txbxContent>
                </v:textbox>
                <w10:wrap type="square" anchory="margin"/>
              </v:rect>
            </w:pict>
          </mc:Fallback>
        </mc:AlternateContent>
      </w:r>
      <w:r w:rsidR="00850895" w:rsidRPr="00296687">
        <w:rPr>
          <w:lang w:val="en-US"/>
        </w:rPr>
        <w:br w:type="page"/>
      </w:r>
    </w:p>
    <w:p w14:paraId="19EFE0DD" w14:textId="79F248C0" w:rsidR="00227C8F" w:rsidRPr="00AC7EB3" w:rsidRDefault="00227C8F" w:rsidP="00227C8F">
      <w:pPr>
        <w:pStyle w:val="NormalWe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
        <w:rPr>
          <w:rFonts w:ascii="Arial" w:hAnsi="Arial" w:cs="Arial"/>
          <w:sz w:val="22"/>
          <w:szCs w:val="22"/>
          <w:lang w:val="en-US" w:eastAsia="en-US"/>
        </w:rPr>
      </w:pPr>
      <w:r w:rsidRPr="00AC7EB3">
        <w:rPr>
          <w:i/>
          <w:sz w:val="22"/>
          <w:szCs w:val="22"/>
          <w:lang w:val="en-US"/>
        </w:rPr>
        <w:t xml:space="preserve">participat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463FEC7D" w:rsidR="00D45847" w:rsidRDefault="00041A1C">
      <w:pPr>
        <w:pStyle w:val="Body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odyText"/>
      </w:pPr>
    </w:p>
    <w:p w14:paraId="533B801D" w14:textId="77777777" w:rsidR="00D45847" w:rsidRDefault="00D45847">
      <w:pPr>
        <w:pStyle w:val="BodyText"/>
      </w:pPr>
    </w:p>
    <w:p w14:paraId="2CAECCE2" w14:textId="77777777" w:rsidR="00D45847" w:rsidRDefault="00850895">
      <w:pPr>
        <w:spacing w:after="200" w:line="0" w:lineRule="auto"/>
        <w:rPr>
          <w:rFonts w:eastAsia="Times New Roman" w:cs="Times New Roman"/>
          <w:szCs w:val="24"/>
          <w:lang w:eastAsia="sv-SE"/>
        </w:rPr>
      </w:pPr>
      <w:r>
        <w:br w:type="page"/>
      </w:r>
    </w:p>
    <w:p w14:paraId="6A4D3DE7" w14:textId="77777777" w:rsidR="00D45847" w:rsidRPr="004E58AD" w:rsidRDefault="00850895">
      <w:pPr>
        <w:pStyle w:val="Tableofcontent"/>
        <w:rPr>
          <w:sz w:val="32"/>
          <w:szCs w:val="32"/>
        </w:rPr>
      </w:pPr>
      <w:r w:rsidRPr="004E58AD">
        <w:rPr>
          <w:sz w:val="32"/>
          <w:szCs w:val="32"/>
        </w:rPr>
        <w:lastRenderedPageBreak/>
        <w:t>Innehåll</w:t>
      </w:r>
    </w:p>
    <w:p w14:paraId="09C34FA3" w14:textId="77777777" w:rsidR="003B53EE" w:rsidRDefault="00850895">
      <w:pPr>
        <w:pStyle w:val="TOC1"/>
        <w:rPr>
          <w:rFonts w:eastAsiaTheme="minorEastAsia"/>
          <w:b w:val="0"/>
          <w:noProof/>
          <w:lang w:eastAsia="ja-JP"/>
        </w:rPr>
      </w:pPr>
      <w:r>
        <w:rPr>
          <w:rFonts w:ascii="Verdana" w:hAnsi="Verdana"/>
        </w:rPr>
        <w:fldChar w:fldCharType="begin"/>
      </w:r>
      <w:r>
        <w:instrText>TOC \z \o "1-3" \u \h</w:instrText>
      </w:r>
      <w:r>
        <w:rPr>
          <w:rFonts w:ascii="Verdana" w:hAnsi="Verdana"/>
        </w:rPr>
        <w:fldChar w:fldCharType="separate"/>
      </w:r>
      <w:r w:rsidR="003B53EE">
        <w:rPr>
          <w:noProof/>
        </w:rPr>
        <w:t>I. Sammanfattning</w:t>
      </w:r>
      <w:r w:rsidR="003B53EE">
        <w:rPr>
          <w:noProof/>
        </w:rPr>
        <w:tab/>
      </w:r>
      <w:r w:rsidR="003B53EE">
        <w:rPr>
          <w:noProof/>
        </w:rPr>
        <w:fldChar w:fldCharType="begin"/>
      </w:r>
      <w:r w:rsidR="003B53EE">
        <w:rPr>
          <w:noProof/>
        </w:rPr>
        <w:instrText xml:space="preserve"> PAGEREF _Toc414719169 \h </w:instrText>
      </w:r>
      <w:r w:rsidR="003B53EE">
        <w:rPr>
          <w:noProof/>
        </w:rPr>
      </w:r>
      <w:r w:rsidR="003B53EE">
        <w:rPr>
          <w:noProof/>
        </w:rPr>
        <w:fldChar w:fldCharType="separate"/>
      </w:r>
      <w:r w:rsidR="003B53EE">
        <w:rPr>
          <w:noProof/>
        </w:rPr>
        <w:t>6</w:t>
      </w:r>
      <w:r w:rsidR="003B53EE">
        <w:rPr>
          <w:noProof/>
        </w:rPr>
        <w:fldChar w:fldCharType="end"/>
      </w:r>
    </w:p>
    <w:p w14:paraId="24D2DFC2" w14:textId="77777777" w:rsidR="003B53EE" w:rsidRDefault="003B53EE">
      <w:pPr>
        <w:pStyle w:val="TOC1"/>
        <w:rPr>
          <w:rFonts w:eastAsiaTheme="minorEastAsia"/>
          <w:b w:val="0"/>
          <w:noProof/>
          <w:lang w:eastAsia="ja-JP"/>
        </w:rPr>
      </w:pPr>
      <w:r>
        <w:rPr>
          <w:noProof/>
        </w:rPr>
        <w:t>II. Synopsis</w:t>
      </w:r>
      <w:r>
        <w:rPr>
          <w:noProof/>
        </w:rPr>
        <w:tab/>
      </w:r>
      <w:r>
        <w:rPr>
          <w:noProof/>
        </w:rPr>
        <w:fldChar w:fldCharType="begin"/>
      </w:r>
      <w:r>
        <w:rPr>
          <w:noProof/>
        </w:rPr>
        <w:instrText xml:space="preserve"> PAGEREF _Toc414719170 \h </w:instrText>
      </w:r>
      <w:r>
        <w:rPr>
          <w:noProof/>
        </w:rPr>
      </w:r>
      <w:r>
        <w:rPr>
          <w:noProof/>
        </w:rPr>
        <w:fldChar w:fldCharType="separate"/>
      </w:r>
      <w:r>
        <w:rPr>
          <w:noProof/>
        </w:rPr>
        <w:t>8</w:t>
      </w:r>
      <w:r>
        <w:rPr>
          <w:noProof/>
        </w:rPr>
        <w:fldChar w:fldCharType="end"/>
      </w:r>
    </w:p>
    <w:p w14:paraId="48DECA27" w14:textId="77777777" w:rsidR="003B53EE" w:rsidRDefault="003B53EE">
      <w:pPr>
        <w:pStyle w:val="TOC1"/>
        <w:rPr>
          <w:rFonts w:eastAsiaTheme="minorEastAsia"/>
          <w:b w:val="0"/>
          <w:noProof/>
          <w:lang w:eastAsia="ja-JP"/>
        </w:rPr>
      </w:pPr>
      <w:r>
        <w:rPr>
          <w:noProof/>
        </w:rPr>
        <w:t>III. Introduktion</w:t>
      </w:r>
      <w:r>
        <w:rPr>
          <w:noProof/>
        </w:rPr>
        <w:tab/>
      </w:r>
      <w:r>
        <w:rPr>
          <w:noProof/>
        </w:rPr>
        <w:fldChar w:fldCharType="begin"/>
      </w:r>
      <w:r>
        <w:rPr>
          <w:noProof/>
        </w:rPr>
        <w:instrText xml:space="preserve"> PAGEREF _Toc414719171 \h </w:instrText>
      </w:r>
      <w:r>
        <w:rPr>
          <w:noProof/>
        </w:rPr>
      </w:r>
      <w:r>
        <w:rPr>
          <w:noProof/>
        </w:rPr>
        <w:fldChar w:fldCharType="separate"/>
      </w:r>
      <w:r>
        <w:rPr>
          <w:noProof/>
        </w:rPr>
        <w:t>9</w:t>
      </w:r>
      <w:r>
        <w:rPr>
          <w:noProof/>
        </w:rPr>
        <w:fldChar w:fldCharType="end"/>
      </w:r>
    </w:p>
    <w:p w14:paraId="25FE083F" w14:textId="77777777" w:rsidR="003B53EE" w:rsidRDefault="003B53EE">
      <w:pPr>
        <w:pStyle w:val="TOC1"/>
        <w:rPr>
          <w:rFonts w:eastAsiaTheme="minorEastAsia"/>
          <w:b w:val="0"/>
          <w:noProof/>
          <w:lang w:eastAsia="ja-JP"/>
        </w:rPr>
      </w:pPr>
      <w:r>
        <w:rPr>
          <w:noProof/>
        </w:rPr>
        <w:t>IV. Metod</w:t>
      </w:r>
      <w:r>
        <w:rPr>
          <w:noProof/>
        </w:rPr>
        <w:tab/>
      </w:r>
      <w:r>
        <w:rPr>
          <w:noProof/>
        </w:rPr>
        <w:fldChar w:fldCharType="begin"/>
      </w:r>
      <w:r>
        <w:rPr>
          <w:noProof/>
        </w:rPr>
        <w:instrText xml:space="preserve"> PAGEREF _Toc414719172 \h </w:instrText>
      </w:r>
      <w:r>
        <w:rPr>
          <w:noProof/>
        </w:rPr>
      </w:r>
      <w:r>
        <w:rPr>
          <w:noProof/>
        </w:rPr>
        <w:fldChar w:fldCharType="separate"/>
      </w:r>
      <w:r>
        <w:rPr>
          <w:noProof/>
        </w:rPr>
        <w:t>13</w:t>
      </w:r>
      <w:r>
        <w:rPr>
          <w:noProof/>
        </w:rPr>
        <w:fldChar w:fldCharType="end"/>
      </w:r>
    </w:p>
    <w:p w14:paraId="1D8F16B4" w14:textId="77777777" w:rsidR="003B53EE" w:rsidRDefault="003B53EE">
      <w:pPr>
        <w:pStyle w:val="TOC1"/>
        <w:rPr>
          <w:rFonts w:eastAsiaTheme="minorEastAsia"/>
          <w:b w:val="0"/>
          <w:noProof/>
          <w:lang w:eastAsia="ja-JP"/>
        </w:rPr>
      </w:pPr>
      <w:r>
        <w:rPr>
          <w:noProof/>
        </w:rPr>
        <w:t>V. Resultat</w:t>
      </w:r>
      <w:r>
        <w:rPr>
          <w:noProof/>
        </w:rPr>
        <w:tab/>
      </w:r>
      <w:r>
        <w:rPr>
          <w:noProof/>
        </w:rPr>
        <w:fldChar w:fldCharType="begin"/>
      </w:r>
      <w:r>
        <w:rPr>
          <w:noProof/>
        </w:rPr>
        <w:instrText xml:space="preserve"> PAGEREF _Toc414719173 \h </w:instrText>
      </w:r>
      <w:r>
        <w:rPr>
          <w:noProof/>
        </w:rPr>
      </w:r>
      <w:r>
        <w:rPr>
          <w:noProof/>
        </w:rPr>
        <w:fldChar w:fldCharType="separate"/>
      </w:r>
      <w:r>
        <w:rPr>
          <w:noProof/>
        </w:rPr>
        <w:t>17</w:t>
      </w:r>
      <w:r>
        <w:rPr>
          <w:noProof/>
        </w:rPr>
        <w:fldChar w:fldCharType="end"/>
      </w:r>
    </w:p>
    <w:p w14:paraId="1566CB9D" w14:textId="77777777" w:rsidR="003B53EE" w:rsidRDefault="003B53EE">
      <w:pPr>
        <w:pStyle w:val="TOC1"/>
        <w:rPr>
          <w:rFonts w:eastAsiaTheme="minorEastAsia"/>
          <w:b w:val="0"/>
          <w:noProof/>
          <w:lang w:eastAsia="ja-JP"/>
        </w:rPr>
      </w:pPr>
      <w:r>
        <w:rPr>
          <w:noProof/>
        </w:rPr>
        <w:t>VI. Diskussion</w:t>
      </w:r>
      <w:r>
        <w:rPr>
          <w:noProof/>
        </w:rPr>
        <w:tab/>
      </w:r>
      <w:r>
        <w:rPr>
          <w:noProof/>
        </w:rPr>
        <w:fldChar w:fldCharType="begin"/>
      </w:r>
      <w:r>
        <w:rPr>
          <w:noProof/>
        </w:rPr>
        <w:instrText xml:space="preserve"> PAGEREF _Toc414719174 \h </w:instrText>
      </w:r>
      <w:r>
        <w:rPr>
          <w:noProof/>
        </w:rPr>
      </w:r>
      <w:r>
        <w:rPr>
          <w:noProof/>
        </w:rPr>
        <w:fldChar w:fldCharType="separate"/>
      </w:r>
      <w:r>
        <w:rPr>
          <w:noProof/>
        </w:rPr>
        <w:t>21</w:t>
      </w:r>
      <w:r>
        <w:rPr>
          <w:noProof/>
        </w:rPr>
        <w:fldChar w:fldCharType="end"/>
      </w:r>
    </w:p>
    <w:p w14:paraId="239DFFCF" w14:textId="77777777" w:rsidR="003B53EE" w:rsidRDefault="003B53EE">
      <w:pPr>
        <w:pStyle w:val="TOC1"/>
        <w:rPr>
          <w:rFonts w:eastAsiaTheme="minorEastAsia"/>
          <w:b w:val="0"/>
          <w:noProof/>
          <w:lang w:eastAsia="ja-JP"/>
        </w:rPr>
      </w:pPr>
      <w:r>
        <w:rPr>
          <w:noProof/>
        </w:rPr>
        <w:t>VII. Tack</w:t>
      </w:r>
      <w:r>
        <w:rPr>
          <w:noProof/>
        </w:rPr>
        <w:tab/>
      </w:r>
      <w:r>
        <w:rPr>
          <w:noProof/>
        </w:rPr>
        <w:fldChar w:fldCharType="begin"/>
      </w:r>
      <w:r>
        <w:rPr>
          <w:noProof/>
        </w:rPr>
        <w:instrText xml:space="preserve"> PAGEREF _Toc414719175 \h </w:instrText>
      </w:r>
      <w:r>
        <w:rPr>
          <w:noProof/>
        </w:rPr>
      </w:r>
      <w:r>
        <w:rPr>
          <w:noProof/>
        </w:rPr>
        <w:fldChar w:fldCharType="separate"/>
      </w:r>
      <w:r>
        <w:rPr>
          <w:noProof/>
        </w:rPr>
        <w:t>24</w:t>
      </w:r>
      <w:r>
        <w:rPr>
          <w:noProof/>
        </w:rPr>
        <w:fldChar w:fldCharType="end"/>
      </w:r>
    </w:p>
    <w:p w14:paraId="7F6B5D65" w14:textId="77777777" w:rsidR="003B53EE" w:rsidRDefault="003B53EE">
      <w:pPr>
        <w:pStyle w:val="TOC1"/>
        <w:rPr>
          <w:rFonts w:eastAsiaTheme="minorEastAsia"/>
          <w:b w:val="0"/>
          <w:noProof/>
          <w:lang w:eastAsia="ja-JP"/>
        </w:rPr>
      </w:pPr>
      <w:r>
        <w:rPr>
          <w:noProof/>
        </w:rPr>
        <w:t>VIII. Referenser</w:t>
      </w:r>
      <w:r>
        <w:rPr>
          <w:noProof/>
        </w:rPr>
        <w:tab/>
      </w:r>
      <w:r>
        <w:rPr>
          <w:noProof/>
        </w:rPr>
        <w:fldChar w:fldCharType="begin"/>
      </w:r>
      <w:r>
        <w:rPr>
          <w:noProof/>
        </w:rPr>
        <w:instrText xml:space="preserve"> PAGEREF _Toc414719176 \h </w:instrText>
      </w:r>
      <w:r>
        <w:rPr>
          <w:noProof/>
        </w:rPr>
      </w:r>
      <w:r>
        <w:rPr>
          <w:noProof/>
        </w:rPr>
        <w:fldChar w:fldCharType="separate"/>
      </w:r>
      <w:r>
        <w:rPr>
          <w:noProof/>
        </w:rPr>
        <w:t>25</w:t>
      </w:r>
      <w:r>
        <w:rPr>
          <w:noProof/>
        </w:rPr>
        <w:fldChar w:fldCharType="end"/>
      </w:r>
    </w:p>
    <w:p w14:paraId="54EAEA8B" w14:textId="77777777" w:rsidR="003B53EE" w:rsidRDefault="003B53EE">
      <w:pPr>
        <w:pStyle w:val="TOC1"/>
        <w:rPr>
          <w:rFonts w:eastAsiaTheme="minorEastAsia"/>
          <w:b w:val="0"/>
          <w:noProof/>
          <w:lang w:eastAsia="ja-JP"/>
        </w:rPr>
      </w:pPr>
      <w:r>
        <w:rPr>
          <w:noProof/>
        </w:rPr>
        <w:t>IX. Bilagor</w:t>
      </w:r>
      <w:r>
        <w:rPr>
          <w:noProof/>
        </w:rPr>
        <w:tab/>
      </w:r>
      <w:r>
        <w:rPr>
          <w:noProof/>
        </w:rPr>
        <w:fldChar w:fldCharType="begin"/>
      </w:r>
      <w:r>
        <w:rPr>
          <w:noProof/>
        </w:rPr>
        <w:instrText xml:space="preserve"> PAGEREF _Toc414719177 \h </w:instrText>
      </w:r>
      <w:r>
        <w:rPr>
          <w:noProof/>
        </w:rPr>
      </w:r>
      <w:r>
        <w:rPr>
          <w:noProof/>
        </w:rPr>
        <w:fldChar w:fldCharType="separate"/>
      </w:r>
      <w:r>
        <w:rPr>
          <w:noProof/>
        </w:rPr>
        <w:t>27</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Caption"/>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Caption"/>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Caption"/>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Default="004E58AD" w:rsidP="00CA4A2A">
      <w:pPr>
        <w:pStyle w:val="Caption"/>
        <w:jc w:val="left"/>
        <w:rPr>
          <w:rFonts w:ascii="Times New Roman" w:hAnsi="Times New Roman" w:cs="Times New Roman"/>
          <w:sz w:val="22"/>
          <w:szCs w:val="22"/>
        </w:r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24802C88" w14:textId="77777777" w:rsidR="000B24F8" w:rsidRDefault="000B24F8" w:rsidP="000B24F8"/>
    <w:p w14:paraId="64392E54" w14:textId="77777777" w:rsidR="000B24F8" w:rsidRDefault="000B24F8" w:rsidP="000B24F8"/>
    <w:p w14:paraId="72E83FB3" w14:textId="77777777" w:rsidR="000B24F8" w:rsidRDefault="000B24F8" w:rsidP="000B24F8"/>
    <w:p w14:paraId="680747F0" w14:textId="77777777" w:rsidR="000B24F8" w:rsidRDefault="000B24F8" w:rsidP="000B24F8"/>
    <w:p w14:paraId="1E3003BC" w14:textId="77777777" w:rsidR="000B24F8" w:rsidRDefault="000B24F8" w:rsidP="000B24F8"/>
    <w:p w14:paraId="17913303" w14:textId="77777777" w:rsidR="000B24F8" w:rsidRDefault="000B24F8" w:rsidP="000B24F8"/>
    <w:p w14:paraId="5C00550A" w14:textId="77777777" w:rsidR="000B24F8" w:rsidRDefault="000B24F8" w:rsidP="000B24F8"/>
    <w:p w14:paraId="45EE2B67" w14:textId="77777777" w:rsidR="000B24F8" w:rsidRDefault="000B24F8" w:rsidP="000B24F8"/>
    <w:p w14:paraId="284FAC02" w14:textId="77777777" w:rsidR="000B24F8" w:rsidRDefault="000B24F8" w:rsidP="000B24F8"/>
    <w:p w14:paraId="00E1B920" w14:textId="77777777" w:rsidR="000B24F8" w:rsidRDefault="000B24F8" w:rsidP="000B24F8"/>
    <w:p w14:paraId="1A750EE2" w14:textId="77777777" w:rsidR="000B24F8" w:rsidRDefault="000B24F8" w:rsidP="000B24F8"/>
    <w:p w14:paraId="03D6D050" w14:textId="77777777" w:rsidR="000B24F8" w:rsidRDefault="000B24F8" w:rsidP="000B24F8"/>
    <w:p w14:paraId="1902E35B" w14:textId="77777777" w:rsidR="000B24F8" w:rsidRDefault="000B24F8" w:rsidP="000B24F8"/>
    <w:p w14:paraId="7265DE06" w14:textId="77777777" w:rsidR="000B24F8" w:rsidRDefault="000B24F8" w:rsidP="000B24F8"/>
    <w:p w14:paraId="1AC1F89D" w14:textId="77777777" w:rsidR="000B24F8" w:rsidRDefault="000B24F8" w:rsidP="000B24F8"/>
    <w:p w14:paraId="53370A55" w14:textId="77777777" w:rsidR="000B24F8" w:rsidRDefault="000B24F8" w:rsidP="000B24F8"/>
    <w:p w14:paraId="4E663446" w14:textId="77777777" w:rsidR="000B24F8" w:rsidRDefault="000B24F8" w:rsidP="000B24F8"/>
    <w:p w14:paraId="3DCEAAC3" w14:textId="77777777" w:rsidR="000B24F8" w:rsidRDefault="000B24F8" w:rsidP="000B24F8"/>
    <w:p w14:paraId="7D48A14E" w14:textId="77777777" w:rsidR="000B24F8" w:rsidRDefault="000B24F8" w:rsidP="000B24F8"/>
    <w:p w14:paraId="425E7430" w14:textId="77777777" w:rsidR="000B24F8" w:rsidRDefault="000B24F8" w:rsidP="000B24F8"/>
    <w:p w14:paraId="19A1F60F" w14:textId="77777777" w:rsidR="000B24F8" w:rsidRDefault="000B24F8" w:rsidP="000B24F8"/>
    <w:p w14:paraId="1AC4182D" w14:textId="77777777" w:rsidR="000B24F8" w:rsidRDefault="000B24F8" w:rsidP="000B24F8"/>
    <w:p w14:paraId="6776AE1A" w14:textId="77777777" w:rsidR="000B24F8" w:rsidRDefault="000B24F8" w:rsidP="000B24F8"/>
    <w:p w14:paraId="137FF466" w14:textId="77777777" w:rsidR="000B24F8" w:rsidRDefault="000B24F8" w:rsidP="000B24F8"/>
    <w:p w14:paraId="30177FA1" w14:textId="77777777" w:rsidR="000B24F8" w:rsidRDefault="000B24F8" w:rsidP="000B24F8"/>
    <w:p w14:paraId="5C1E9C82" w14:textId="77777777" w:rsidR="000B24F8" w:rsidRDefault="000B24F8" w:rsidP="000B24F8"/>
    <w:p w14:paraId="15AA7AA0" w14:textId="77777777" w:rsidR="000B24F8" w:rsidRDefault="000B24F8" w:rsidP="000B24F8"/>
    <w:p w14:paraId="007FF5B5" w14:textId="77777777" w:rsidR="000B24F8" w:rsidRDefault="000B24F8" w:rsidP="000B24F8"/>
    <w:p w14:paraId="43813F27" w14:textId="77777777" w:rsidR="000B24F8" w:rsidRDefault="000B24F8" w:rsidP="000B24F8"/>
    <w:p w14:paraId="46F02985" w14:textId="77777777" w:rsidR="000B24F8" w:rsidRDefault="000B24F8" w:rsidP="000B24F8"/>
    <w:p w14:paraId="1DF868A3" w14:textId="77777777" w:rsidR="000B24F8" w:rsidRPr="000B24F8" w:rsidRDefault="000B24F8" w:rsidP="000B24F8">
      <w:pPr>
        <w:sectPr w:rsidR="000B24F8" w:rsidRPr="000B24F8" w:rsidSect="00D970C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19F7401B" w:rsidR="00D45847" w:rsidRDefault="00850895" w:rsidP="004F746A">
      <w:pPr>
        <w:pStyle w:val="Heading11"/>
      </w:pPr>
      <w:bookmarkStart w:id="0" w:name="_Toc391456178"/>
      <w:bookmarkStart w:id="1" w:name="_Toc414719169"/>
      <w:bookmarkEnd w:id="0"/>
      <w:r>
        <w:lastRenderedPageBreak/>
        <w:t>S</w:t>
      </w:r>
      <w:r w:rsidR="007A5D0C">
        <w:t>ammanfattning</w:t>
      </w:r>
      <w:bookmarkEnd w:id="1"/>
    </w:p>
    <w:p w14:paraId="3225F82C" w14:textId="7F5FE783" w:rsidR="00474C09" w:rsidRDefault="00B43A10" w:rsidP="001E11BD">
      <w:pPr>
        <w:spacing w:line="480" w:lineRule="auto"/>
        <w:jc w:val="both"/>
      </w:pPr>
      <w:r>
        <w:t>Elektroniskt lärande (E</w:t>
      </w:r>
      <w:r w:rsidR="00943F6C">
        <w:t>-</w:t>
      </w:r>
      <w:r w:rsidR="00413C7D">
        <w:t>lärande) är en form av undervisning</w:t>
      </w:r>
      <w:r w:rsidR="00943F6C">
        <w:t xml:space="preserve"> som sker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346798">
        <w:t xml:space="preserve">strukturerad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r w:rsidR="002B32A2">
        <w:t>Studien</w:t>
      </w:r>
      <w:r w:rsidR="00265FDF">
        <w:t xml:space="preserve">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de</w:t>
      </w:r>
      <w:r w:rsidR="00866F2D">
        <w:t>t</w:t>
      </w:r>
      <w:r w:rsidR="00D6155F">
        <w:t xml:space="preserve">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p>
    <w:p w14:paraId="7B04F259" w14:textId="77777777" w:rsidR="00474C09" w:rsidRDefault="00474C09" w:rsidP="001E11BD">
      <w:pPr>
        <w:spacing w:line="480" w:lineRule="auto"/>
        <w:jc w:val="both"/>
      </w:pPr>
    </w:p>
    <w:p w14:paraId="3CEFA778" w14:textId="77777777" w:rsidR="00474C09" w:rsidRDefault="00474C09" w:rsidP="001E11BD">
      <w:pPr>
        <w:spacing w:line="480" w:lineRule="auto"/>
        <w:jc w:val="both"/>
      </w:pPr>
    </w:p>
    <w:p w14:paraId="3B4E58FF" w14:textId="77777777" w:rsidR="00474C09" w:rsidRDefault="00474C09" w:rsidP="001E11BD">
      <w:pPr>
        <w:spacing w:line="480" w:lineRule="auto"/>
        <w:jc w:val="both"/>
      </w:pPr>
    </w:p>
    <w:p w14:paraId="2CE43F1D" w14:textId="77777777" w:rsidR="00474C09" w:rsidRDefault="00474C09" w:rsidP="001E11BD">
      <w:pPr>
        <w:spacing w:line="480" w:lineRule="auto"/>
        <w:jc w:val="both"/>
      </w:pPr>
    </w:p>
    <w:p w14:paraId="728D2045" w14:textId="5BBA078A" w:rsidR="00474C09" w:rsidRPr="00F0188C" w:rsidRDefault="00474C09" w:rsidP="000E48C1">
      <w:pPr>
        <w:spacing w:line="600" w:lineRule="auto"/>
        <w:jc w:val="both"/>
        <w:rPr>
          <w:rFonts w:ascii="Verdana" w:hAnsi="Verdana"/>
          <w:sz w:val="28"/>
          <w:szCs w:val="28"/>
          <w:lang w:val="en-US"/>
        </w:rPr>
      </w:pPr>
      <w:r w:rsidRPr="00F0188C">
        <w:rPr>
          <w:rFonts w:ascii="Verdana" w:hAnsi="Verdana"/>
          <w:sz w:val="28"/>
          <w:szCs w:val="28"/>
          <w:lang w:val="en-US"/>
        </w:rPr>
        <w:lastRenderedPageBreak/>
        <w:t>Abstract</w:t>
      </w:r>
    </w:p>
    <w:p w14:paraId="798CCCCC" w14:textId="77777777" w:rsidR="00841C75" w:rsidRDefault="00F0188C" w:rsidP="001E11BD">
      <w:pPr>
        <w:spacing w:line="480" w:lineRule="auto"/>
        <w:jc w:val="both"/>
        <w:rPr>
          <w:lang w:val="en-GB"/>
        </w:rPr>
      </w:pPr>
      <w:r w:rsidRPr="00F0188C">
        <w:rPr>
          <w:lang w:val="en-US"/>
        </w:rPr>
        <w:t>Electronic learning (E-learning) is a form of teaching tha</w:t>
      </w:r>
      <w:r>
        <w:rPr>
          <w:lang w:val="en-US"/>
        </w:rPr>
        <w:t>t takes place remotely via the Internet</w:t>
      </w:r>
      <w:r w:rsidRPr="00F0188C">
        <w:rPr>
          <w:lang w:val="en-US"/>
        </w:rPr>
        <w:t xml:space="preserve">. Grade is an e-learning company in Stockholm, Sweden that has been developing e-learning courses for over 20 years. Although Grade uses a number of pedagogical guidelines in its </w:t>
      </w:r>
      <w:r w:rsidR="000E48C1" w:rsidRPr="000E48C1">
        <w:rPr>
          <w:lang w:val="en-US"/>
        </w:rPr>
        <w:t>course development</w:t>
      </w:r>
      <w:r w:rsidRPr="00F0188C">
        <w:rPr>
          <w:lang w:val="en-US"/>
        </w:rPr>
        <w:t xml:space="preserve">, the company does not </w:t>
      </w:r>
      <w:r w:rsidR="000E48C1" w:rsidRPr="000E48C1">
        <w:rPr>
          <w:lang w:val="en-US"/>
        </w:rPr>
        <w:t>utilize</w:t>
      </w:r>
      <w:r w:rsidR="000E48C1">
        <w:rPr>
          <w:color w:val="FF0000"/>
          <w:lang w:val="en-US"/>
        </w:rPr>
        <w:t xml:space="preserve"> </w:t>
      </w:r>
      <w:r w:rsidRPr="00F0188C">
        <w:rPr>
          <w:lang w:val="en-US"/>
        </w:rPr>
        <w:t xml:space="preserve">a specific pedagogical model. Benefits of using a pedagogical model include, for example, increased structure of course content, more effective learning for students with different backgrounds, better long-term learning for students, and clearer learning goals. E-learning companies that </w:t>
      </w:r>
      <w:r w:rsidR="000E48C1">
        <w:rPr>
          <w:lang w:val="en-US"/>
        </w:rPr>
        <w:t>do not utilize</w:t>
      </w:r>
      <w:r w:rsidRPr="00F0188C">
        <w:rPr>
          <w:lang w:val="en-US"/>
        </w:rPr>
        <w:t xml:space="preserve"> pedagogical model</w:t>
      </w:r>
      <w:r w:rsidR="000E48C1">
        <w:rPr>
          <w:lang w:val="en-US"/>
        </w:rPr>
        <w:t>s</w:t>
      </w:r>
      <w:r w:rsidRPr="00F0188C">
        <w:rPr>
          <w:lang w:val="en-US"/>
        </w:rPr>
        <w:t xml:space="preserve"> have often shown deficiencies in learning strategies, course content, interface design, and the achievement of satisfactory student focus (</w:t>
      </w:r>
      <w:proofErr w:type="spellStart"/>
      <w:r w:rsidRPr="00F0188C">
        <w:rPr>
          <w:lang w:val="en-US"/>
        </w:rPr>
        <w:t>Pange</w:t>
      </w:r>
      <w:proofErr w:type="spellEnd"/>
      <w:r w:rsidRPr="00F0188C">
        <w:rPr>
          <w:lang w:val="en-US"/>
        </w:rPr>
        <w:t xml:space="preserve"> &amp; </w:t>
      </w:r>
      <w:proofErr w:type="spellStart"/>
      <w:r w:rsidRPr="00F0188C">
        <w:rPr>
          <w:lang w:val="en-US"/>
        </w:rPr>
        <w:t>Pange</w:t>
      </w:r>
      <w:proofErr w:type="spellEnd"/>
      <w:r w:rsidRPr="00F0188C">
        <w:rPr>
          <w:lang w:val="en-US"/>
        </w:rPr>
        <w:t>, 2011).</w:t>
      </w:r>
      <w:r>
        <w:rPr>
          <w:lang w:val="en-US"/>
        </w:rPr>
        <w:t xml:space="preserve"> </w:t>
      </w:r>
      <w:r w:rsidR="00474C09" w:rsidRPr="00474C09">
        <w:rPr>
          <w:lang w:val="en-US"/>
        </w:rPr>
        <w:t xml:space="preserve">This study uses a structured interview with the </w:t>
      </w:r>
      <w:r w:rsidR="000E48C1">
        <w:rPr>
          <w:lang w:val="en-US"/>
        </w:rPr>
        <w:t>chief of course</w:t>
      </w:r>
      <w:r w:rsidR="00474C09" w:rsidRPr="00474C09">
        <w:rPr>
          <w:lang w:val="en-US"/>
        </w:rPr>
        <w:t xml:space="preserve"> </w:t>
      </w:r>
      <w:r>
        <w:rPr>
          <w:lang w:val="en-US"/>
        </w:rPr>
        <w:t>pedagogy</w:t>
      </w:r>
      <w:r w:rsidR="000E48C1">
        <w:rPr>
          <w:lang w:val="en-US"/>
        </w:rPr>
        <w:t xml:space="preserve"> at Grade to</w:t>
      </w:r>
      <w:r w:rsidR="00474C09" w:rsidRPr="00474C09">
        <w:rPr>
          <w:lang w:val="en-US"/>
        </w:rPr>
        <w:t xml:space="preserve"> investigate which pedagogical model is suitable for the company's existing pedagogic</w:t>
      </w:r>
      <w:r w:rsidR="000E48C1">
        <w:rPr>
          <w:lang w:val="en-US"/>
        </w:rPr>
        <w:t>al guidelines and customer base and</w:t>
      </w:r>
      <w:r w:rsidR="00474C09" w:rsidRPr="00474C09">
        <w:rPr>
          <w:lang w:val="en-US"/>
        </w:rPr>
        <w:t xml:space="preserve"> which could </w:t>
      </w:r>
      <w:r w:rsidR="000E48C1">
        <w:rPr>
          <w:lang w:val="en-US"/>
        </w:rPr>
        <w:t xml:space="preserve">potentially </w:t>
      </w:r>
      <w:r w:rsidR="00474C09" w:rsidRPr="00474C09">
        <w:rPr>
          <w:lang w:val="en-US"/>
        </w:rPr>
        <w:t>be impleme</w:t>
      </w:r>
      <w:r w:rsidR="000E48C1">
        <w:rPr>
          <w:lang w:val="en-US"/>
        </w:rPr>
        <w:t>nted at</w:t>
      </w:r>
      <w:r w:rsidR="00474C09" w:rsidRPr="00474C09">
        <w:rPr>
          <w:lang w:val="en-US"/>
        </w:rPr>
        <w:t xml:space="preserve"> Grade</w:t>
      </w:r>
      <w:r w:rsidR="000E48C1">
        <w:rPr>
          <w:lang w:val="en-US"/>
        </w:rPr>
        <w:t xml:space="preserve"> in the future</w:t>
      </w:r>
      <w:r w:rsidR="00474C09" w:rsidRPr="00474C09">
        <w:rPr>
          <w:lang w:val="en-US"/>
        </w:rPr>
        <w:t>. The study also evaluates four of Grade's</w:t>
      </w:r>
      <w:r w:rsidR="000E48C1">
        <w:rPr>
          <w:lang w:val="en-US"/>
        </w:rPr>
        <w:t xml:space="preserve"> previous courses according to the</w:t>
      </w:r>
      <w:r w:rsidR="00474C09" w:rsidRPr="00474C09">
        <w:rPr>
          <w:lang w:val="en-US"/>
        </w:rPr>
        <w:t xml:space="preserve"> potential pedagogical model to understand the advantages and disadvantages that may exist in their current pedagogical guidelines. The result of the interview shows that the Associative Perspective, which includes the Direct Instruction Model, fits well with Grade's current </w:t>
      </w:r>
      <w:r w:rsidR="000E48C1" w:rsidRPr="00474C09">
        <w:rPr>
          <w:lang w:val="en-US"/>
        </w:rPr>
        <w:t xml:space="preserve">pedagogical </w:t>
      </w:r>
      <w:r w:rsidR="00474C09" w:rsidRPr="00474C09">
        <w:rPr>
          <w:lang w:val="en-US"/>
        </w:rPr>
        <w:t xml:space="preserve">guidelines. Based on the evaluation of Grade's four courses in accordance with the Direct Instruction Model, Grade shows a strong ability to present </w:t>
      </w:r>
      <w:r w:rsidR="000E48C1">
        <w:rPr>
          <w:lang w:val="en-US"/>
        </w:rPr>
        <w:t>information to students</w:t>
      </w:r>
      <w:r w:rsidR="00474C09" w:rsidRPr="00474C09">
        <w:rPr>
          <w:lang w:val="en-US"/>
        </w:rPr>
        <w:t xml:space="preserve"> </w:t>
      </w:r>
      <w:r w:rsidR="000E48C1">
        <w:rPr>
          <w:lang w:val="en-US"/>
        </w:rPr>
        <w:t xml:space="preserve">shown </w:t>
      </w:r>
      <w:r w:rsidR="00474C09" w:rsidRPr="00474C09">
        <w:rPr>
          <w:lang w:val="en-US"/>
        </w:rPr>
        <w:t xml:space="preserve">through </w:t>
      </w:r>
      <w:r w:rsidR="000E48C1">
        <w:rPr>
          <w:lang w:val="en-US"/>
        </w:rPr>
        <w:t>strong</w:t>
      </w:r>
      <w:r w:rsidR="00474C09" w:rsidRPr="00474C09">
        <w:rPr>
          <w:lang w:val="en-US"/>
        </w:rPr>
        <w:t xml:space="preserve"> results in </w:t>
      </w:r>
      <w:r w:rsidR="000E48C1">
        <w:rPr>
          <w:lang w:val="en-US"/>
        </w:rPr>
        <w:t xml:space="preserve">the </w:t>
      </w:r>
      <w:r w:rsidR="000E48C1" w:rsidRPr="00474C09">
        <w:rPr>
          <w:lang w:val="en-US"/>
        </w:rPr>
        <w:t>Direct Instruction Model</w:t>
      </w:r>
      <w:r w:rsidR="000E48C1">
        <w:rPr>
          <w:lang w:val="en-US"/>
        </w:rPr>
        <w:t>’s</w:t>
      </w:r>
      <w:r w:rsidR="00474C09" w:rsidRPr="00474C09">
        <w:rPr>
          <w:lang w:val="en-US"/>
        </w:rPr>
        <w:t xml:space="preserve"> </w:t>
      </w:r>
      <w:r w:rsidR="00474C09" w:rsidRPr="00F0188C">
        <w:rPr>
          <w:i/>
          <w:lang w:val="en-US"/>
        </w:rPr>
        <w:t>Presentation</w:t>
      </w:r>
      <w:r w:rsidR="00474C09" w:rsidRPr="00474C09">
        <w:rPr>
          <w:lang w:val="en-US"/>
        </w:rPr>
        <w:t xml:space="preserve"> phase. However, the result</w:t>
      </w:r>
      <w:r w:rsidR="000E48C1">
        <w:rPr>
          <w:lang w:val="en-US"/>
        </w:rPr>
        <w:t>s also point</w:t>
      </w:r>
      <w:r w:rsidR="00474C09" w:rsidRPr="00474C09">
        <w:rPr>
          <w:lang w:val="en-US"/>
        </w:rPr>
        <w:t xml:space="preserve"> to the existence of certain weaknesses in other model phases, such as </w:t>
      </w:r>
      <w:r w:rsidR="00474C09" w:rsidRPr="00F0188C">
        <w:rPr>
          <w:i/>
          <w:lang w:val="en-US"/>
        </w:rPr>
        <w:t>Assessment and Evaluation</w:t>
      </w:r>
      <w:r w:rsidR="00474C09" w:rsidRPr="00474C09">
        <w:rPr>
          <w:lang w:val="en-US"/>
        </w:rPr>
        <w:t xml:space="preserve">. Finally, the result provides a basis for further </w:t>
      </w:r>
      <w:r w:rsidR="007D2D83">
        <w:rPr>
          <w:lang w:val="en-US"/>
        </w:rPr>
        <w:t>studies evaluating additional</w:t>
      </w:r>
      <w:r w:rsidR="00474C09" w:rsidRPr="00474C09">
        <w:rPr>
          <w:lang w:val="en-US"/>
        </w:rPr>
        <w:t xml:space="preserve"> pedagogical</w:t>
      </w:r>
      <w:r w:rsidR="000E48C1">
        <w:rPr>
          <w:lang w:val="en-US"/>
        </w:rPr>
        <w:t xml:space="preserve"> models that could be implemented at</w:t>
      </w:r>
      <w:r w:rsidR="00474C09" w:rsidRPr="00474C09">
        <w:rPr>
          <w:lang w:val="en-US"/>
        </w:rPr>
        <w:t xml:space="preserve"> Grade,</w:t>
      </w:r>
      <w:r w:rsidR="000E48C1">
        <w:rPr>
          <w:lang w:val="en-US"/>
        </w:rPr>
        <w:t xml:space="preserve"> while</w:t>
      </w:r>
      <w:r w:rsidR="00474C09" w:rsidRPr="00474C09">
        <w:rPr>
          <w:lang w:val="en-US"/>
        </w:rPr>
        <w:t xml:space="preserve"> </w:t>
      </w:r>
      <w:r w:rsidR="000E48C1">
        <w:rPr>
          <w:lang w:val="en-US"/>
        </w:rPr>
        <w:t>simultaneously pinpointing</w:t>
      </w:r>
      <w:r w:rsidR="00474C09" w:rsidRPr="00474C09">
        <w:rPr>
          <w:lang w:val="en-US"/>
        </w:rPr>
        <w:t xml:space="preserve"> potential improvements in Grade's current pedagogical guidelines.</w:t>
      </w:r>
      <w:r w:rsidR="00474C09" w:rsidRPr="00033BAB">
        <w:rPr>
          <w:lang w:val="en-GB"/>
        </w:rPr>
        <w:t xml:space="preserve"> </w:t>
      </w:r>
    </w:p>
    <w:p w14:paraId="080BC173" w14:textId="77777777" w:rsidR="00841C75" w:rsidRDefault="00841C75" w:rsidP="001E11BD">
      <w:pPr>
        <w:spacing w:line="480" w:lineRule="auto"/>
        <w:jc w:val="both"/>
        <w:rPr>
          <w:lang w:val="en-GB"/>
        </w:rPr>
      </w:pPr>
    </w:p>
    <w:p w14:paraId="7DCF6918" w14:textId="77777777" w:rsidR="00841C75" w:rsidRDefault="00841C75" w:rsidP="001E11BD">
      <w:pPr>
        <w:spacing w:line="480" w:lineRule="auto"/>
        <w:jc w:val="both"/>
        <w:rPr>
          <w:lang w:val="en-GB"/>
        </w:rPr>
      </w:pPr>
    </w:p>
    <w:p w14:paraId="18FFB708" w14:textId="77777777" w:rsidR="00841C75" w:rsidRDefault="00841C75" w:rsidP="001E11BD">
      <w:pPr>
        <w:spacing w:line="480" w:lineRule="auto"/>
        <w:jc w:val="both"/>
        <w:rPr>
          <w:lang w:val="en-GB"/>
        </w:rPr>
      </w:pPr>
    </w:p>
    <w:p w14:paraId="251D6462" w14:textId="77777777" w:rsidR="00841C75" w:rsidRDefault="00841C75" w:rsidP="001E11BD">
      <w:pPr>
        <w:spacing w:line="480" w:lineRule="auto"/>
        <w:jc w:val="both"/>
        <w:rPr>
          <w:lang w:val="en-GB"/>
        </w:rPr>
      </w:pPr>
    </w:p>
    <w:p w14:paraId="73A0B919" w14:textId="77777777" w:rsidR="00841C75" w:rsidRDefault="00841C75" w:rsidP="001E11BD">
      <w:pPr>
        <w:spacing w:line="480" w:lineRule="auto"/>
        <w:jc w:val="both"/>
        <w:rPr>
          <w:lang w:val="en-GB"/>
        </w:rPr>
      </w:pPr>
    </w:p>
    <w:p w14:paraId="1B21B719" w14:textId="77777777" w:rsidR="007A5D0C" w:rsidRDefault="007A5D0C" w:rsidP="001E11BD">
      <w:pPr>
        <w:spacing w:line="480" w:lineRule="auto"/>
        <w:jc w:val="both"/>
        <w:rPr>
          <w:lang w:val="en-GB"/>
        </w:rPr>
      </w:pPr>
    </w:p>
    <w:p w14:paraId="30345DE0" w14:textId="6A8E8A5D" w:rsidR="00A022D5" w:rsidRDefault="007A5D0C" w:rsidP="00A022D5">
      <w:pPr>
        <w:pStyle w:val="Heading11"/>
        <w:rPr>
          <w:rStyle w:val="apple-converted-space"/>
        </w:rPr>
      </w:pPr>
      <w:bookmarkStart w:id="2" w:name="_Toc414719170"/>
      <w:r>
        <w:lastRenderedPageBreak/>
        <w:t>Synopsis</w:t>
      </w:r>
      <w:bookmarkEnd w:id="2"/>
    </w:p>
    <w:tbl>
      <w:tblPr>
        <w:tblStyle w:val="TableGrid"/>
        <w:tblW w:w="0" w:type="auto"/>
        <w:tblLook w:val="04A0" w:firstRow="1" w:lastRow="0" w:firstColumn="1" w:lastColumn="0" w:noHBand="0" w:noVBand="1"/>
      </w:tblPr>
      <w:tblGrid>
        <w:gridCol w:w="2453"/>
        <w:gridCol w:w="6757"/>
      </w:tblGrid>
      <w:tr w:rsidR="00A022D5" w:rsidRPr="00841C75" w14:paraId="467A2ABD" w14:textId="77777777" w:rsidTr="00A022D5">
        <w:tc>
          <w:tcPr>
            <w:tcW w:w="2453" w:type="dxa"/>
          </w:tcPr>
          <w:p w14:paraId="230E9B6D" w14:textId="77777777" w:rsidR="00C67A39" w:rsidRDefault="00C67A39" w:rsidP="00C67A39">
            <w:pPr>
              <w:spacing w:line="480" w:lineRule="auto"/>
              <w:jc w:val="center"/>
              <w:rPr>
                <w:rFonts w:ascii="Verdana" w:hAnsi="Verdana"/>
              </w:rPr>
            </w:pPr>
          </w:p>
          <w:p w14:paraId="101FFA35" w14:textId="349E06FD" w:rsidR="00A022D5" w:rsidRPr="005D4A81" w:rsidRDefault="005D4A81" w:rsidP="0002674A">
            <w:pPr>
              <w:spacing w:line="480" w:lineRule="auto"/>
              <w:jc w:val="center"/>
              <w:rPr>
                <w:rFonts w:ascii="Verdana" w:hAnsi="Verdana"/>
              </w:rPr>
            </w:pPr>
            <w:r>
              <w:rPr>
                <w:rFonts w:ascii="Verdana" w:hAnsi="Verdana"/>
              </w:rPr>
              <w:t>Introduktion</w:t>
            </w:r>
          </w:p>
        </w:tc>
        <w:tc>
          <w:tcPr>
            <w:tcW w:w="6757" w:type="dxa"/>
          </w:tcPr>
          <w:p w14:paraId="35CE8B43" w14:textId="77777777" w:rsidR="00A022D5" w:rsidRPr="0002674A" w:rsidRDefault="00A022D5" w:rsidP="00A022D5">
            <w:pPr>
              <w:jc w:val="both"/>
              <w:rPr>
                <w:sz w:val="20"/>
                <w:szCs w:val="20"/>
              </w:rPr>
            </w:pPr>
            <w:r w:rsidRPr="0002674A">
              <w:rPr>
                <w:sz w:val="20"/>
                <w:szCs w:val="20"/>
              </w:rPr>
              <w:t>Elektroniskt lärande (E-lärande) är en form av undervisning som sker via internet. Grade är ett e-lärande företag i Stockholm, Sverige som har bedrivit utveckling av e-lärande kurser i över 20 år. Trots att Grade i sin verksamhet använder sig av ett antal pedagogiska riktlinjer, utgår företaget inte från en specifik pedagogisk modell. Fördelar med att använda en pedagogisk modell inkluderar t.ex. ökad struktur av kursinnehåll, mer effektivt lärande för studenter med olika bakgrund, bättre långvarig inlärning för studenterna, samt tydligare inlärningsmål.</w:t>
            </w:r>
          </w:p>
          <w:p w14:paraId="4FC1522B" w14:textId="77777777" w:rsidR="00A022D5" w:rsidRPr="0002674A" w:rsidRDefault="00A022D5" w:rsidP="00A022D5">
            <w:pPr>
              <w:jc w:val="both"/>
              <w:rPr>
                <w:sz w:val="20"/>
                <w:szCs w:val="20"/>
              </w:rPr>
            </w:pPr>
          </w:p>
        </w:tc>
      </w:tr>
      <w:tr w:rsidR="00A022D5" w:rsidRPr="00841C75" w14:paraId="21CAB4C1" w14:textId="77777777" w:rsidTr="00A022D5">
        <w:tc>
          <w:tcPr>
            <w:tcW w:w="2453" w:type="dxa"/>
          </w:tcPr>
          <w:p w14:paraId="2E279334" w14:textId="77777777" w:rsidR="0002674A" w:rsidRDefault="0002674A" w:rsidP="0002674A">
            <w:pPr>
              <w:spacing w:line="276" w:lineRule="auto"/>
              <w:jc w:val="center"/>
              <w:rPr>
                <w:rFonts w:ascii="Verdana" w:hAnsi="Verdana"/>
              </w:rPr>
            </w:pPr>
          </w:p>
          <w:p w14:paraId="57C67CCF" w14:textId="6B30F139" w:rsidR="00A022D5" w:rsidRPr="005D4A81" w:rsidRDefault="005D4A81" w:rsidP="0002674A">
            <w:pPr>
              <w:spacing w:line="480" w:lineRule="auto"/>
              <w:jc w:val="center"/>
              <w:rPr>
                <w:rFonts w:ascii="Verdana" w:hAnsi="Verdana"/>
              </w:rPr>
            </w:pPr>
            <w:r>
              <w:rPr>
                <w:rFonts w:ascii="Verdana" w:hAnsi="Verdana"/>
              </w:rPr>
              <w:t>Problem</w:t>
            </w:r>
          </w:p>
        </w:tc>
        <w:tc>
          <w:tcPr>
            <w:tcW w:w="6757" w:type="dxa"/>
          </w:tcPr>
          <w:p w14:paraId="74AEFD78" w14:textId="77777777" w:rsidR="00A022D5" w:rsidRPr="0002674A" w:rsidRDefault="00A022D5" w:rsidP="00A022D5">
            <w:pPr>
              <w:jc w:val="both"/>
              <w:rPr>
                <w:sz w:val="20"/>
                <w:szCs w:val="20"/>
              </w:rPr>
            </w:pPr>
            <w:r w:rsidRPr="0002674A">
              <w:rPr>
                <w:sz w:val="20"/>
                <w:szCs w:val="20"/>
              </w:rPr>
              <w:t>Det har uppvisats att majoriteten av e-kurser inte bygger på en antagen pedagogik och därmed har orsakat grova brister i kurspedagogiken. I och med detta kan implementeringen av en pedagogisk modell i ett ELF ge en stark utveckling och förbättrad kvalitet av ELF’s framtida e-kurser.</w:t>
            </w:r>
          </w:p>
          <w:p w14:paraId="1CD13AD5" w14:textId="77777777" w:rsidR="00A022D5" w:rsidRPr="0002674A" w:rsidRDefault="00A022D5" w:rsidP="00A022D5">
            <w:pPr>
              <w:jc w:val="both"/>
              <w:rPr>
                <w:sz w:val="20"/>
                <w:szCs w:val="20"/>
              </w:rPr>
            </w:pPr>
          </w:p>
        </w:tc>
      </w:tr>
      <w:tr w:rsidR="00A022D5" w:rsidRPr="00841C75" w14:paraId="72C884C6" w14:textId="77777777" w:rsidTr="00A022D5">
        <w:tc>
          <w:tcPr>
            <w:tcW w:w="2453" w:type="dxa"/>
          </w:tcPr>
          <w:p w14:paraId="3D5AC8AB" w14:textId="77777777" w:rsidR="0062410F" w:rsidRDefault="0062410F" w:rsidP="00A022D5">
            <w:pPr>
              <w:spacing w:line="480" w:lineRule="auto"/>
              <w:jc w:val="both"/>
              <w:rPr>
                <w:rFonts w:ascii="Verdana" w:hAnsi="Verdana"/>
              </w:rPr>
            </w:pPr>
          </w:p>
          <w:p w14:paraId="78850C81" w14:textId="1F6BAC28" w:rsidR="00A022D5" w:rsidRPr="005D4A81" w:rsidRDefault="005D4A81" w:rsidP="0002674A">
            <w:pPr>
              <w:spacing w:line="480" w:lineRule="auto"/>
              <w:jc w:val="center"/>
              <w:rPr>
                <w:rFonts w:ascii="Verdana" w:hAnsi="Verdana"/>
              </w:rPr>
            </w:pPr>
            <w:r w:rsidRPr="005D4A81">
              <w:rPr>
                <w:rFonts w:ascii="Verdana" w:hAnsi="Verdana"/>
              </w:rPr>
              <w:t>Forskningsfråga</w:t>
            </w:r>
          </w:p>
        </w:tc>
        <w:tc>
          <w:tcPr>
            <w:tcW w:w="6757" w:type="dxa"/>
          </w:tcPr>
          <w:p w14:paraId="61ADD9D8" w14:textId="64D41C08" w:rsidR="00A022D5" w:rsidRPr="0002674A" w:rsidRDefault="00A022D5" w:rsidP="00A022D5">
            <w:pPr>
              <w:jc w:val="both"/>
              <w:rPr>
                <w:rFonts w:cs="Times New Roman"/>
                <w:sz w:val="20"/>
                <w:szCs w:val="20"/>
              </w:rPr>
            </w:pPr>
            <w:r w:rsidRPr="0002674A">
              <w:rPr>
                <w:rFonts w:cs="Times New Roman"/>
                <w:sz w:val="20"/>
                <w:szCs w:val="20"/>
              </w:rPr>
              <w:t xml:space="preserve">I denna studie är utgångspunkten att övergångsprocessen från Grades nuvarande pedagogiska riktlinjer till en modellbaserad strategi skulle stödjas genom att förstå ”Hur passar Grades befintliga pedagogiska riktlinjer in i de pedagogiska perspektiven (Associativ, Kognitivt och Sociokulturellt)?”. Studien syftade också på att förstå vilka för och- nackdelar som finns med Grades nuvarande pedagogiska riktlinjer och därför, utvärderades fyra av Grades tidigare kurser enligt DIM’s riktlinjer. </w:t>
            </w:r>
            <w:r w:rsidRPr="0002674A">
              <w:rPr>
                <w:sz w:val="20"/>
                <w:szCs w:val="20"/>
              </w:rPr>
              <w:t>Resultatet ger en utgångspunkt för vidare undersökningar kring pedagogiska modeller som skulle kunna tillämpas hos Grade, samtidigt som studien kartlägger potentiella förbättringar i Grades nuvarande pedagogiska riktlinjer.</w:t>
            </w:r>
          </w:p>
          <w:p w14:paraId="2D856D8D" w14:textId="77777777" w:rsidR="00C67A39" w:rsidRPr="00BD1F88" w:rsidRDefault="00C67A39" w:rsidP="00A022D5">
            <w:pPr>
              <w:jc w:val="both"/>
              <w:rPr>
                <w:rFonts w:cs="Times New Roman"/>
              </w:rPr>
            </w:pPr>
          </w:p>
        </w:tc>
      </w:tr>
      <w:tr w:rsidR="00A022D5" w:rsidRPr="00841C75" w14:paraId="616382B8" w14:textId="77777777" w:rsidTr="00A022D5">
        <w:tc>
          <w:tcPr>
            <w:tcW w:w="2453" w:type="dxa"/>
          </w:tcPr>
          <w:p w14:paraId="21C24F40" w14:textId="77777777" w:rsidR="0062410F" w:rsidRDefault="0062410F" w:rsidP="0062410F">
            <w:pPr>
              <w:spacing w:line="480" w:lineRule="auto"/>
              <w:jc w:val="center"/>
              <w:rPr>
                <w:rFonts w:ascii="Verdana" w:hAnsi="Verdana"/>
              </w:rPr>
            </w:pPr>
          </w:p>
          <w:p w14:paraId="119A95DF" w14:textId="48C0637B" w:rsidR="00A022D5" w:rsidRPr="005D4A81" w:rsidRDefault="0062410F" w:rsidP="0002674A">
            <w:pPr>
              <w:spacing w:line="480" w:lineRule="auto"/>
              <w:jc w:val="center"/>
              <w:rPr>
                <w:rFonts w:ascii="Verdana" w:hAnsi="Verdana"/>
              </w:rPr>
            </w:pPr>
            <w:r>
              <w:rPr>
                <w:rFonts w:ascii="Verdana" w:hAnsi="Verdana"/>
              </w:rPr>
              <w:t>Metod</w:t>
            </w:r>
          </w:p>
        </w:tc>
        <w:tc>
          <w:tcPr>
            <w:tcW w:w="6757" w:type="dxa"/>
          </w:tcPr>
          <w:p w14:paraId="5B4EC0B0" w14:textId="50A90CEE" w:rsidR="00A022D5" w:rsidRPr="00B06524" w:rsidRDefault="0002674A" w:rsidP="0002674A">
            <w:pPr>
              <w:tabs>
                <w:tab w:val="left" w:pos="1134"/>
              </w:tabs>
              <w:jc w:val="both"/>
              <w:rPr>
                <w:rFonts w:cs="Times New Roman"/>
                <w:color w:val="008000"/>
                <w:sz w:val="20"/>
                <w:szCs w:val="20"/>
              </w:rPr>
            </w:pPr>
            <w:r w:rsidRPr="007E4D3C">
              <w:rPr>
                <w:rFonts w:cs="Times New Roman"/>
                <w:sz w:val="20"/>
                <w:szCs w:val="20"/>
              </w:rPr>
              <w:t xml:space="preserve">Studien </w:t>
            </w:r>
            <w:r w:rsidR="00B314CA" w:rsidRPr="007E4D3C">
              <w:rPr>
                <w:rFonts w:cs="Times New Roman"/>
                <w:sz w:val="20"/>
                <w:szCs w:val="20"/>
              </w:rPr>
              <w:t xml:space="preserve">är en empirisk undersökning som </w:t>
            </w:r>
            <w:r w:rsidR="00C94690" w:rsidRPr="007E4D3C">
              <w:rPr>
                <w:rFonts w:cs="Times New Roman"/>
                <w:sz w:val="20"/>
                <w:szCs w:val="20"/>
              </w:rPr>
              <w:t>använder</w:t>
            </w:r>
            <w:r w:rsidRPr="007E4D3C">
              <w:rPr>
                <w:rFonts w:cs="Times New Roman"/>
                <w:sz w:val="20"/>
                <w:szCs w:val="20"/>
              </w:rPr>
              <w:t xml:space="preserve"> en kvantitativ </w:t>
            </w:r>
            <w:r w:rsidR="00B314CA" w:rsidRPr="007E4D3C">
              <w:rPr>
                <w:rFonts w:cs="Times New Roman"/>
                <w:sz w:val="20"/>
                <w:szCs w:val="20"/>
              </w:rPr>
              <w:t>explorativ forskningsstrategi.</w:t>
            </w:r>
            <w:r w:rsidR="007E4D3C">
              <w:rPr>
                <w:rFonts w:cs="Times New Roman"/>
                <w:color w:val="008000"/>
                <w:sz w:val="20"/>
                <w:szCs w:val="20"/>
              </w:rPr>
              <w:t xml:space="preserve"> </w:t>
            </w:r>
            <w:r w:rsidR="00A022D5" w:rsidRPr="00B147FA">
              <w:rPr>
                <w:rFonts w:cs="Times New Roman"/>
                <w:sz w:val="20"/>
                <w:szCs w:val="20"/>
              </w:rPr>
              <w:t>En strukturerad intervju användes som forskningsmetod för att utvärdera vilket pedagogiskt perspektiv som ligger närmast de pedagogiska riktlinjer som Grade använder sig av i dagsläget. Detta gjordes genom att bedöma hur en representativ pedagogisk modell från varje perspektiv presterade enligt Grades nuvarande pedagogiska riktlinjer.</w:t>
            </w:r>
            <w:r>
              <w:rPr>
                <w:rFonts w:cs="Times New Roman"/>
                <w:sz w:val="20"/>
                <w:szCs w:val="20"/>
              </w:rPr>
              <w:t xml:space="preserve"> </w:t>
            </w:r>
            <w:r w:rsidR="00A022D5" w:rsidRPr="00B147FA">
              <w:rPr>
                <w:rFonts w:eastAsia="Times New Roman" w:cs="Times New Roman"/>
                <w:sz w:val="20"/>
                <w:szCs w:val="20"/>
                <w:lang w:eastAsia="sv-SE"/>
              </w:rPr>
              <w:t xml:space="preserve">En evaluering genomfördes för att få en förståelse av kvalitén av Grades pedagogiska riktlinjer enligt vald pedagogisk modell. Evalueringen gjordes på fyra av Grades tidigare kurser. </w:t>
            </w:r>
          </w:p>
          <w:p w14:paraId="774306A9" w14:textId="77777777" w:rsidR="00A022D5" w:rsidRPr="00841C75" w:rsidRDefault="00A022D5" w:rsidP="00A022D5">
            <w:pPr>
              <w:jc w:val="both"/>
            </w:pPr>
          </w:p>
        </w:tc>
      </w:tr>
      <w:tr w:rsidR="00A022D5" w:rsidRPr="00841C75" w14:paraId="53E4E5FC" w14:textId="77777777" w:rsidTr="00A022D5">
        <w:tc>
          <w:tcPr>
            <w:tcW w:w="2453" w:type="dxa"/>
          </w:tcPr>
          <w:p w14:paraId="7336B40D" w14:textId="77777777" w:rsidR="0062410F" w:rsidRDefault="0062410F" w:rsidP="0062410F">
            <w:pPr>
              <w:spacing w:line="480" w:lineRule="auto"/>
              <w:jc w:val="center"/>
              <w:rPr>
                <w:rFonts w:ascii="Verdana" w:hAnsi="Verdana"/>
              </w:rPr>
            </w:pPr>
          </w:p>
          <w:p w14:paraId="419ABA77" w14:textId="1D645F99" w:rsidR="00A022D5" w:rsidRPr="0062410F" w:rsidRDefault="0062410F" w:rsidP="0002674A">
            <w:pPr>
              <w:spacing w:line="480" w:lineRule="auto"/>
              <w:jc w:val="center"/>
              <w:rPr>
                <w:rFonts w:ascii="Verdana" w:hAnsi="Verdana"/>
              </w:rPr>
            </w:pPr>
            <w:r>
              <w:rPr>
                <w:rFonts w:ascii="Verdana" w:hAnsi="Verdana"/>
              </w:rPr>
              <w:t>Resultat</w:t>
            </w:r>
          </w:p>
        </w:tc>
        <w:tc>
          <w:tcPr>
            <w:tcW w:w="6757" w:type="dxa"/>
          </w:tcPr>
          <w:p w14:paraId="2135B4C9" w14:textId="3E11F7CD" w:rsidR="00C67A39" w:rsidRPr="0002674A" w:rsidRDefault="00A022D5" w:rsidP="00A022D5">
            <w:pPr>
              <w:jc w:val="both"/>
              <w:rPr>
                <w:rFonts w:cs="Times New Roman"/>
                <w:sz w:val="20"/>
                <w:szCs w:val="20"/>
              </w:rPr>
            </w:pPr>
            <w:r w:rsidRPr="0002674A">
              <w:rPr>
                <w:rFonts w:cs="Times New Roman"/>
                <w:sz w:val="20"/>
                <w:szCs w:val="20"/>
              </w:rPr>
              <w:t xml:space="preserve">Resultatet visade att det Associativa perspektivet är lämpligast för att representera Grades aktuella pedagogiska riktlinjer. Resultaten tyder på att DIM-modellen skulle kunna representera en bra utgångspunkt för att fortsätta undersöka vilka modeller som skulle kunna implementeras i framtiden på Grade. </w:t>
            </w:r>
          </w:p>
          <w:p w14:paraId="1FAEC5A1" w14:textId="77777777" w:rsidR="00A022D5" w:rsidRPr="0002674A" w:rsidRDefault="00A022D5" w:rsidP="00A022D5">
            <w:pPr>
              <w:jc w:val="both"/>
              <w:rPr>
                <w:sz w:val="20"/>
                <w:szCs w:val="20"/>
                <w:lang w:eastAsia="sv-SE"/>
              </w:rPr>
            </w:pPr>
            <w:r w:rsidRPr="0002674A">
              <w:rPr>
                <w:rFonts w:cs="Times New Roman"/>
                <w:sz w:val="20"/>
                <w:szCs w:val="20"/>
              </w:rPr>
              <w:t xml:space="preserve">Studien syftade också på att förstå vilka för och- nackdelar som finns med Grades nuvarande pedagogiska riktlinjer och därför, utvärderades fyra av Grades tidigare kurser enligt DIM’s riktlinjer. Utvärderingen hittade </w:t>
            </w:r>
            <w:r w:rsidRPr="0002674A">
              <w:rPr>
                <w:sz w:val="20"/>
                <w:szCs w:val="20"/>
                <w:lang w:eastAsia="sv-SE"/>
              </w:rPr>
              <w:t xml:space="preserve">varierande resultat beroende på vilken modell-fas som evaluerades och visar att </w:t>
            </w:r>
            <w:r w:rsidRPr="0002674A">
              <w:rPr>
                <w:i/>
                <w:sz w:val="20"/>
                <w:szCs w:val="20"/>
                <w:lang w:eastAsia="sv-SE"/>
              </w:rPr>
              <w:t>Presentations</w:t>
            </w:r>
            <w:r w:rsidRPr="0002674A">
              <w:rPr>
                <w:sz w:val="20"/>
                <w:szCs w:val="20"/>
                <w:lang w:eastAsia="sv-SE"/>
              </w:rPr>
              <w:t xml:space="preserve">-fasen hade den högsta prestandan i de utvärderade kurserna, samtidigt som </w:t>
            </w:r>
            <w:r w:rsidRPr="0002674A">
              <w:rPr>
                <w:i/>
                <w:sz w:val="20"/>
                <w:szCs w:val="20"/>
                <w:lang w:eastAsia="sv-SE"/>
              </w:rPr>
              <w:t>Bedömning och Utvärderings</w:t>
            </w:r>
            <w:r w:rsidRPr="0002674A">
              <w:rPr>
                <w:sz w:val="20"/>
                <w:szCs w:val="20"/>
                <w:lang w:eastAsia="sv-SE"/>
              </w:rPr>
              <w:t>-fasen visar de största möjligheterna för förbättring.</w:t>
            </w:r>
          </w:p>
          <w:p w14:paraId="6D5AEA8C" w14:textId="77777777" w:rsidR="0062410F" w:rsidRPr="0002674A" w:rsidRDefault="0062410F" w:rsidP="00A022D5">
            <w:pPr>
              <w:jc w:val="both"/>
              <w:rPr>
                <w:sz w:val="20"/>
                <w:szCs w:val="20"/>
              </w:rPr>
            </w:pPr>
          </w:p>
        </w:tc>
      </w:tr>
      <w:tr w:rsidR="00A022D5" w:rsidRPr="00841C75" w14:paraId="578BD237" w14:textId="77777777" w:rsidTr="00A022D5">
        <w:tc>
          <w:tcPr>
            <w:tcW w:w="2453" w:type="dxa"/>
          </w:tcPr>
          <w:p w14:paraId="38444569" w14:textId="77777777" w:rsidR="0002674A" w:rsidRDefault="0002674A" w:rsidP="0002674A">
            <w:pPr>
              <w:spacing w:line="480" w:lineRule="auto"/>
              <w:rPr>
                <w:rFonts w:ascii="Verdana" w:hAnsi="Verdana"/>
              </w:rPr>
            </w:pPr>
          </w:p>
          <w:p w14:paraId="0F57C865" w14:textId="52844657" w:rsidR="00A022D5" w:rsidRPr="0062410F" w:rsidRDefault="0062410F" w:rsidP="0062410F">
            <w:pPr>
              <w:spacing w:line="480" w:lineRule="auto"/>
              <w:jc w:val="center"/>
              <w:rPr>
                <w:rFonts w:ascii="Verdana" w:hAnsi="Verdana"/>
              </w:rPr>
            </w:pPr>
            <w:r>
              <w:rPr>
                <w:rFonts w:ascii="Verdana" w:hAnsi="Verdana"/>
              </w:rPr>
              <w:t>Diskussion</w:t>
            </w:r>
          </w:p>
        </w:tc>
        <w:tc>
          <w:tcPr>
            <w:tcW w:w="6757" w:type="dxa"/>
          </w:tcPr>
          <w:p w14:paraId="226A7596" w14:textId="77777777" w:rsidR="00A022D5" w:rsidRDefault="00A022D5" w:rsidP="0002674A">
            <w:pPr>
              <w:jc w:val="both"/>
              <w:rPr>
                <w:sz w:val="20"/>
                <w:szCs w:val="20"/>
              </w:rPr>
            </w:pPr>
            <w:r w:rsidRPr="0002674A">
              <w:rPr>
                <w:sz w:val="20"/>
                <w:szCs w:val="20"/>
              </w:rPr>
              <w:t xml:space="preserve">Studiens begränsningar </w:t>
            </w:r>
            <w:r w:rsidRPr="0002674A">
              <w:rPr>
                <w:rFonts w:cs="Times New Roman"/>
                <w:sz w:val="20"/>
                <w:szCs w:val="20"/>
              </w:rPr>
              <w:t xml:space="preserve">är att </w:t>
            </w:r>
            <w:r w:rsidRPr="0002674A">
              <w:rPr>
                <w:sz w:val="20"/>
                <w:szCs w:val="20"/>
              </w:rPr>
              <w:t xml:space="preserve">intervjun bestod endast av en respondent och följden kan bli att resultaten skulle vara mer reliabla om flera personer kunde intervjuas. Utvärderingen genomfördes av endast en person, vilket riskerar att resultatet får minskad precision. </w:t>
            </w:r>
            <w:r w:rsidRPr="0002674A">
              <w:rPr>
                <w:rFonts w:eastAsiaTheme="minorEastAsia" w:cs="Times New Roman"/>
                <w:color w:val="000000"/>
                <w:sz w:val="20"/>
                <w:szCs w:val="20"/>
                <w:lang w:eastAsia="sv-SE"/>
              </w:rPr>
              <w:t xml:space="preserve">Studien bedöms inte få några negativa etiska och samhälleliga konsekvenser, eftersom etiska hänsynstaganden har gjorts i samband med vetenskapsrådet och har godkänts av respondenten. </w:t>
            </w:r>
            <w:r w:rsidRPr="0002674A">
              <w:rPr>
                <w:sz w:val="20"/>
                <w:szCs w:val="20"/>
              </w:rPr>
              <w:t>Resultatet från studien ger en tydlig riktlinje för modeller som skulle underlätta Grades övergång till en modellbaserat strategi. Slutligen kartlägger detta arbete en möjlig forskningsstrategi för hur pedagogiska modeller kan evalueras hos ELF.</w:t>
            </w:r>
          </w:p>
          <w:p w14:paraId="2EAA5501" w14:textId="2CC98385" w:rsidR="00AB3C5A" w:rsidRPr="0002674A" w:rsidRDefault="00AB3C5A" w:rsidP="0002674A">
            <w:pPr>
              <w:jc w:val="both"/>
              <w:rPr>
                <w:sz w:val="20"/>
                <w:szCs w:val="20"/>
              </w:rPr>
            </w:pPr>
            <w:bookmarkStart w:id="3" w:name="_GoBack"/>
            <w:bookmarkEnd w:id="3"/>
          </w:p>
        </w:tc>
      </w:tr>
    </w:tbl>
    <w:p w14:paraId="27D2079B" w14:textId="3AB50892" w:rsidR="00D45847" w:rsidRPr="00F0188C" w:rsidRDefault="00841C75" w:rsidP="00841C75">
      <w:pPr>
        <w:tabs>
          <w:tab w:val="right" w:pos="9070"/>
        </w:tabs>
        <w:spacing w:line="480" w:lineRule="auto"/>
        <w:jc w:val="both"/>
        <w:rPr>
          <w:lang w:val="en-US"/>
        </w:rPr>
      </w:pPr>
      <w:r>
        <w:rPr>
          <w:lang w:val="en-GB"/>
        </w:rPr>
        <w:tab/>
      </w:r>
    </w:p>
    <w:p w14:paraId="0801F9C7" w14:textId="7E8209D5" w:rsidR="00DB3821" w:rsidRPr="00547B0E" w:rsidRDefault="00850895" w:rsidP="009D27B3">
      <w:pPr>
        <w:pStyle w:val="Heading11"/>
      </w:pPr>
      <w:bookmarkStart w:id="4" w:name="_Toc391456179"/>
      <w:bookmarkStart w:id="5" w:name="_Toc414719171"/>
      <w:bookmarkEnd w:id="4"/>
      <w:r>
        <w:lastRenderedPageBreak/>
        <w:t>Introduktion</w:t>
      </w:r>
      <w:bookmarkEnd w:id="5"/>
    </w:p>
    <w:p w14:paraId="300F89A0" w14:textId="45A2F64C"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w:t>
      </w:r>
      <w:r w:rsidR="00FA551A">
        <w:t>parar</w:t>
      </w:r>
      <w:r w:rsidR="002B2E86">
        <w:t xml:space="preserve">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0514F12A" w14:textId="41ADCC40" w:rsidR="00C77690" w:rsidRPr="00BD0374" w:rsidRDefault="00C77690" w:rsidP="00C77690">
      <w:pPr>
        <w:spacing w:line="480" w:lineRule="auto"/>
        <w:rPr>
          <w:b/>
          <w:sz w:val="24"/>
          <w:szCs w:val="24"/>
        </w:rPr>
      </w:pPr>
      <w:r w:rsidRPr="00BD0374">
        <w:rPr>
          <w:b/>
          <w:sz w:val="24"/>
          <w:szCs w:val="24"/>
        </w:rPr>
        <w:t>Pedagogiska perspektiv och modeller för lärande</w:t>
      </w:r>
    </w:p>
    <w:p w14:paraId="682F2A56" w14:textId="323DEF42"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w:t>
      </w:r>
      <w:r w:rsidR="00866F2D">
        <w:rPr>
          <w:bCs/>
        </w:rPr>
        <w:t>t</w:t>
      </w:r>
      <w:r w:rsidR="007C1638">
        <w:rPr>
          <w:bCs/>
        </w:rPr>
        <w:t xml:space="preserve">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 xml:space="preserve">genom testning </w:t>
      </w:r>
      <w:r w:rsidR="00ED6786">
        <w:t>och validering med stöd i</w:t>
      </w:r>
      <w:r w:rsidR="00850895">
        <w:t xml:space="preserve"> undervisning</w:t>
      </w:r>
      <w:r w:rsidR="00010A04">
        <w:t xml:space="preserve">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w:t>
      </w:r>
      <w:r w:rsidR="00866F2D">
        <w:t xml:space="preserve">sin </w:t>
      </w:r>
      <w:r w:rsidR="00384E49">
        <w:t xml:space="preserve">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507374D0"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 xml:space="preserve">(DIM).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koppling till studenten</w:t>
      </w:r>
      <w:r w:rsidR="00083030">
        <w:t xml:space="preserve"> </w:t>
      </w:r>
      <w:r w:rsidR="00083030">
        <w:fldChar w:fldCharType="begin"/>
      </w:r>
      <w:r w:rsidR="00295C27">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083030">
        <w:fldChar w:fldCharType="separate"/>
      </w:r>
      <w:r w:rsidR="00295C27" w:rsidRPr="00CF1060">
        <w:rPr>
          <w:rFonts w:cs="Times New Roman"/>
          <w:szCs w:val="24"/>
        </w:rPr>
        <w:t>(Kauchak &amp; Eggen, 2011; Yeh, 2009)</w:t>
      </w:r>
      <w:r w:rsidR="00083030">
        <w:fldChar w:fldCharType="end"/>
      </w:r>
      <w:r w:rsidR="00CF1060">
        <w:t>.</w:t>
      </w:r>
    </w:p>
    <w:p w14:paraId="47BA92BD" w14:textId="77777777" w:rsidR="004A54DB" w:rsidRDefault="004A54DB" w:rsidP="004A54DB">
      <w:pPr>
        <w:spacing w:line="480" w:lineRule="auto"/>
        <w:jc w:val="both"/>
      </w:pPr>
    </w:p>
    <w:p w14:paraId="5FA485B7" w14:textId="78551E89"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315C8A">
        <w:t xml:space="preserve"> (Conole, 2010;</w:t>
      </w:r>
      <w:r w:rsidR="00DE4DD3">
        <w:t xml:space="preserve">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866F2D">
        <w:t xml:space="preserve">det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7BBC7F86"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lärande genom social interaktion”</w:t>
      </w:r>
      <w:r w:rsidR="00866F2D">
        <w:t>,</w:t>
      </w:r>
      <w:r w:rsidR="00CB012E">
        <w:t xml:space="preserve">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295C27">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4F5AA8" w:rsidRPr="00EF5A81">
        <w:t>.</w:t>
      </w:r>
      <w:r w:rsidR="002F1B77">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78074A72" w14:textId="1AF2D5E0" w:rsidR="00C77690" w:rsidRPr="00BD0374" w:rsidRDefault="00C01F79" w:rsidP="00C77690">
      <w:pPr>
        <w:spacing w:line="480" w:lineRule="auto"/>
        <w:rPr>
          <w:b/>
          <w:sz w:val="24"/>
          <w:szCs w:val="24"/>
        </w:rPr>
      </w:pPr>
      <w:r w:rsidRPr="00BD0374">
        <w:rPr>
          <w:b/>
          <w:sz w:val="24"/>
          <w:szCs w:val="24"/>
        </w:rPr>
        <w:t>Grades historia</w:t>
      </w: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7307184B" w14:textId="77777777" w:rsidR="00183881" w:rsidRDefault="00183881" w:rsidP="004A1CFE">
      <w:pPr>
        <w:spacing w:line="480" w:lineRule="auto"/>
        <w:jc w:val="both"/>
      </w:pPr>
    </w:p>
    <w:p w14:paraId="2244146D" w14:textId="42056142" w:rsidR="00261F22" w:rsidRPr="00BD0374" w:rsidRDefault="00183881" w:rsidP="00183881">
      <w:pPr>
        <w:spacing w:line="480" w:lineRule="auto"/>
        <w:rPr>
          <w:b/>
          <w:sz w:val="24"/>
          <w:szCs w:val="24"/>
        </w:rPr>
      </w:pPr>
      <w:r w:rsidRPr="00BD0374">
        <w:rPr>
          <w:b/>
          <w:sz w:val="24"/>
          <w:szCs w:val="24"/>
        </w:rPr>
        <w:t>Sammanfattning av studiens mål, metod, och slutsatser</w:t>
      </w:r>
    </w:p>
    <w:p w14:paraId="3EC0EA8E" w14:textId="02EC0E1E"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ur</w:t>
      </w:r>
      <w:r w:rsidR="001E05E5">
        <w:rPr>
          <w:rFonts w:cs="Times New Roman"/>
        </w:rPr>
        <w:t xml:space="preserve"> </w:t>
      </w:r>
      <w:r w:rsidR="007946FF">
        <w:rPr>
          <w:rFonts w:cs="Times New Roman"/>
        </w:rPr>
        <w:t xml:space="preserve">passar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w:t>
      </w:r>
      <w:r w:rsidR="00D22FB9">
        <w:rPr>
          <w:rFonts w:cs="Times New Roman"/>
        </w:rPr>
        <w:t>denna fråga</w:t>
      </w:r>
      <w:r w:rsidRPr="00713E7C">
        <w:rPr>
          <w:rFonts w:cs="Times New Roman"/>
        </w:rPr>
        <w:t xml:space="preserve">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 xml:space="preserve">ven. </w:t>
      </w:r>
      <w:r w:rsidR="00200331" w:rsidRPr="00A624BD">
        <w:rPr>
          <w:rFonts w:cs="Times New Roman"/>
        </w:rPr>
        <w:t>Resultatet visade att det Associativa perspektivet är lämpligast för att representera Grades aktuella pedagogiska riktlinjer</w:t>
      </w:r>
      <w:r w:rsidR="00EF771B">
        <w:rPr>
          <w:rFonts w:cs="Times New Roman"/>
        </w:rPr>
        <w:t>.</w:t>
      </w:r>
      <w:r w:rsidR="00B35451">
        <w:rPr>
          <w:rFonts w:cs="Times New Roman"/>
        </w:rPr>
        <w:t xml:space="preserve"> </w:t>
      </w:r>
      <w:r w:rsidR="00B35451">
        <w:rPr>
          <w:rFonts w:cs="Times New Roman"/>
        </w:rPr>
        <w:lastRenderedPageBreak/>
        <w:t>Resultaten tyder på att DIM-modellen skulle kunna representera en bra utgångspunkt</w:t>
      </w:r>
      <w:r w:rsidR="00D150FD">
        <w:rPr>
          <w:rFonts w:cs="Times New Roman"/>
        </w:rPr>
        <w:t xml:space="preserve"> </w:t>
      </w:r>
      <w:r w:rsidRPr="00713E7C">
        <w:rPr>
          <w:rFonts w:cs="Times New Roman"/>
        </w:rPr>
        <w:t>för att fortsätta undersöka vilka modeller som skulle 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vilk</w:t>
      </w:r>
      <w:r w:rsidR="00866F2D">
        <w:rPr>
          <w:rFonts w:cs="Times New Roman"/>
        </w:rPr>
        <w:t>a</w:t>
      </w:r>
      <w:r w:rsidR="001E05E5">
        <w:rPr>
          <w:rFonts w:cs="Times New Roman"/>
        </w:rPr>
        <w:t xml:space="preserve"> </w:t>
      </w:r>
      <w:r w:rsidR="008670D1">
        <w:rPr>
          <w:rFonts w:cs="Times New Roman"/>
        </w:rPr>
        <w:t>för och- nackdelar</w:t>
      </w:r>
      <w:r w:rsidR="00EA50F0">
        <w:rPr>
          <w:rFonts w:cs="Times New Roman"/>
        </w:rPr>
        <w:t xml:space="preserve"> </w:t>
      </w:r>
      <w:r w:rsidR="00D22FB9">
        <w:rPr>
          <w:rFonts w:cs="Times New Roman"/>
        </w:rPr>
        <w:t xml:space="preserve">som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 pedagogisk modell för varje kurs.</w:t>
      </w:r>
    </w:p>
    <w:p w14:paraId="4FECA09F" w14:textId="6FEBD81C" w:rsidR="00C5303F" w:rsidRPr="003B44EC" w:rsidRDefault="00850895" w:rsidP="00C5303F">
      <w:pPr>
        <w:pStyle w:val="Heading11"/>
      </w:pPr>
      <w:bookmarkStart w:id="6" w:name="_Toc391456181"/>
      <w:bookmarkStart w:id="7" w:name="_Toc414719172"/>
      <w:bookmarkEnd w:id="6"/>
      <w:r>
        <w:t>Metod</w:t>
      </w:r>
      <w:bookmarkStart w:id="8" w:name="_Toc391456182"/>
      <w:bookmarkEnd w:id="8"/>
      <w:bookmarkEnd w:id="7"/>
    </w:p>
    <w:p w14:paraId="2EA8083A" w14:textId="652725B0" w:rsidR="009462CB" w:rsidRPr="009462CB" w:rsidRDefault="009462CB" w:rsidP="009462CB">
      <w:pPr>
        <w:tabs>
          <w:tab w:val="left" w:pos="1134"/>
        </w:tabs>
        <w:spacing w:line="480" w:lineRule="auto"/>
        <w:jc w:val="both"/>
        <w:rPr>
          <w:rFonts w:cs="Times New Roman"/>
        </w:rPr>
      </w:pPr>
      <w:r w:rsidRPr="009462CB">
        <w:rPr>
          <w:rFonts w:cs="Times New Roman"/>
        </w:rPr>
        <w:t>Studien följer framförallt en kvantitativ explorativ forskningsstrategi för att uppnå studiens mål. Studien anses vara explorat</w:t>
      </w:r>
      <w:r w:rsidR="00E369F3">
        <w:rPr>
          <w:rFonts w:cs="Times New Roman"/>
        </w:rPr>
        <w:t>iv eftersom den främst genererar</w:t>
      </w:r>
      <w:r w:rsidRPr="009462CB">
        <w:rPr>
          <w:rFonts w:cs="Times New Roman"/>
        </w:rPr>
        <w:t xml:space="preserve"> resultat basera</w:t>
      </w:r>
      <w:r w:rsidR="00E369F3">
        <w:rPr>
          <w:rFonts w:cs="Times New Roman"/>
        </w:rPr>
        <w:t>t</w:t>
      </w:r>
      <w:r w:rsidRPr="009462CB">
        <w:rPr>
          <w:rFonts w:cs="Times New Roman"/>
        </w:rPr>
        <w:t xml:space="preserve"> på ett litet urval och skulle gynnas av uppföljn</w:t>
      </w:r>
      <w:r w:rsidR="00E369F3">
        <w:rPr>
          <w:rFonts w:cs="Times New Roman"/>
        </w:rPr>
        <w:t>ing</w:t>
      </w:r>
      <w:r w:rsidRPr="009462CB">
        <w:rPr>
          <w:rFonts w:cs="Times New Roman"/>
        </w:rPr>
        <w:t xml:space="preserve"> i en större studie</w:t>
      </w:r>
      <w:r w:rsidR="00285087">
        <w:rPr>
          <w:rFonts w:cs="Times New Roman"/>
        </w:rPr>
        <w:t xml:space="preserve"> </w:t>
      </w:r>
      <w:r w:rsidR="00285087" w:rsidRPr="002A2729">
        <w:fldChar w:fldCharType="begin"/>
      </w:r>
      <w:r w:rsidR="00295C27">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Pr="009462CB">
        <w:rPr>
          <w:rFonts w:cs="Times New Roman"/>
        </w:rPr>
        <w:t xml:space="preserve"> Studien kan också anses vara explorativt eftersom den lägger grunden till metodik för att uppfylla studiens mål och ger möjligheten för vidare metodutveckling i senare studier. </w:t>
      </w:r>
    </w:p>
    <w:p w14:paraId="7F506472" w14:textId="77777777" w:rsidR="009462CB" w:rsidRPr="009462CB" w:rsidRDefault="009462CB" w:rsidP="009462CB">
      <w:pPr>
        <w:tabs>
          <w:tab w:val="left" w:pos="1134"/>
        </w:tabs>
        <w:spacing w:line="480" w:lineRule="auto"/>
        <w:jc w:val="both"/>
        <w:rPr>
          <w:rFonts w:cs="Times New Roman"/>
        </w:rPr>
      </w:pPr>
    </w:p>
    <w:p w14:paraId="4A2A5F47" w14:textId="5344F1F2" w:rsidR="009462CB" w:rsidRDefault="009462CB" w:rsidP="009462CB">
      <w:pPr>
        <w:tabs>
          <w:tab w:val="left" w:pos="1134"/>
        </w:tabs>
        <w:spacing w:line="480" w:lineRule="auto"/>
        <w:jc w:val="both"/>
        <w:rPr>
          <w:rFonts w:cs="Times New Roman"/>
        </w:rPr>
      </w:pPr>
      <w:r w:rsidRPr="009462CB">
        <w:rPr>
          <w:rFonts w:cs="Times New Roman"/>
        </w:rPr>
        <w:t xml:space="preserve">En kvantitativ explorativ forskningsstrategi ansågs vara den lämpligaste forskningsstrategin för att den uppnår studiens mål. </w:t>
      </w:r>
      <w:r w:rsidR="00FC1493">
        <w:rPr>
          <w:rFonts w:cs="Times New Roman"/>
        </w:rPr>
        <w:t xml:space="preserve">Fast </w:t>
      </w:r>
      <w:r w:rsidR="00E01228">
        <w:rPr>
          <w:rFonts w:cs="Times New Roman"/>
        </w:rPr>
        <w:t xml:space="preserve">att </w:t>
      </w:r>
      <w:r w:rsidR="00FC1493">
        <w:rPr>
          <w:rFonts w:cs="Times New Roman"/>
        </w:rPr>
        <w:t xml:space="preserve">en fallstudie skulle </w:t>
      </w:r>
      <w:r w:rsidR="00033BAB">
        <w:rPr>
          <w:rFonts w:cs="Times New Roman"/>
        </w:rPr>
        <w:t xml:space="preserve">kunna </w:t>
      </w:r>
      <w:r w:rsidR="00FC1493">
        <w:rPr>
          <w:rFonts w:cs="Times New Roman"/>
        </w:rPr>
        <w:t xml:space="preserve">lämpa sig </w:t>
      </w:r>
      <w:r w:rsidR="00033BAB">
        <w:rPr>
          <w:rFonts w:cs="Times New Roman"/>
        </w:rPr>
        <w:t xml:space="preserve">som forskningsstrategi för </w:t>
      </w:r>
      <w:r w:rsidR="00FC1493">
        <w:rPr>
          <w:rFonts w:cs="Times New Roman"/>
        </w:rPr>
        <w:t>denna studie, är a</w:t>
      </w:r>
      <w:r w:rsidRPr="009462CB">
        <w:rPr>
          <w:rFonts w:cs="Times New Roman"/>
        </w:rPr>
        <w:t xml:space="preserve">nvändning av en explorativ strategi innan en större mängd resurser </w:t>
      </w:r>
      <w:proofErr w:type="gramStart"/>
      <w:r w:rsidR="002F0574" w:rsidRPr="009462CB">
        <w:rPr>
          <w:rFonts w:cs="Times New Roman"/>
        </w:rPr>
        <w:t>nyttjas</w:t>
      </w:r>
      <w:proofErr w:type="gramEnd"/>
      <w:r w:rsidRPr="009462CB">
        <w:rPr>
          <w:rFonts w:cs="Times New Roman"/>
        </w:rPr>
        <w:t xml:space="preserve"> till en mer omfattande studie särskilt relevant när forskningsfältet är outforskat och en pålitlig grund behöver skapas innan utformning av en kvalificerad hypotes</w:t>
      </w:r>
      <w:r w:rsidR="00285087">
        <w:rPr>
          <w:rFonts w:cs="Times New Roman"/>
        </w:rPr>
        <w:t xml:space="preserve"> </w:t>
      </w:r>
      <w:r w:rsidR="00285087" w:rsidRPr="002A2729">
        <w:fldChar w:fldCharType="begin"/>
      </w:r>
      <w:r w:rsidR="00295C27">
        <w:instrText xml:space="preserve"> ADDIN ZOTERO_ITEM CSL_CITATION {"citationID":"hzDQETJf","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002A2729">
        <w:rPr>
          <w:rFonts w:cs="Times New Roman"/>
        </w:rPr>
        <w:t xml:space="preserve"> </w:t>
      </w:r>
      <w:r w:rsidRPr="009462CB">
        <w:rPr>
          <w:rFonts w:cs="Times New Roman"/>
        </w:rPr>
        <w:t>I de</w:t>
      </w:r>
      <w:r w:rsidR="00E369F3">
        <w:rPr>
          <w:rFonts w:cs="Times New Roman"/>
        </w:rPr>
        <w:t>nna</w:t>
      </w:r>
      <w:r w:rsidRPr="009462CB">
        <w:rPr>
          <w:rFonts w:cs="Times New Roman"/>
        </w:rPr>
        <w:t xml:space="preserve"> studie är både forskningsfrågorna och metodiken relativt outforska</w:t>
      </w:r>
      <w:r w:rsidR="00E369F3">
        <w:rPr>
          <w:rFonts w:cs="Times New Roman"/>
        </w:rPr>
        <w:t>de</w:t>
      </w:r>
      <w:r w:rsidRPr="009462CB">
        <w:rPr>
          <w:rFonts w:cs="Times New Roman"/>
        </w:rPr>
        <w:t xml:space="preserve"> och därför är en explorativ strategi optimal. Framförallt</w:t>
      </w:r>
      <w:r w:rsidR="00E369F3">
        <w:rPr>
          <w:rFonts w:cs="Times New Roman"/>
        </w:rPr>
        <w:t xml:space="preserve"> lämpar sig</w:t>
      </w:r>
      <w:r w:rsidRPr="009462CB">
        <w:rPr>
          <w:rFonts w:cs="Times New Roman"/>
        </w:rPr>
        <w:t xml:space="preserve"> </w:t>
      </w:r>
      <w:r w:rsidR="00E369F3">
        <w:rPr>
          <w:rFonts w:cs="Times New Roman"/>
        </w:rPr>
        <w:t>d</w:t>
      </w:r>
      <w:r w:rsidRPr="009462CB">
        <w:rPr>
          <w:rFonts w:cs="Times New Roman"/>
        </w:rPr>
        <w:t>en explorativ</w:t>
      </w:r>
      <w:r w:rsidR="00E369F3">
        <w:rPr>
          <w:rFonts w:cs="Times New Roman"/>
        </w:rPr>
        <w:t>a</w:t>
      </w:r>
      <w:r w:rsidRPr="009462CB">
        <w:rPr>
          <w:rFonts w:cs="Times New Roman"/>
        </w:rPr>
        <w:t xml:space="preserve"> forskningsstrategi</w:t>
      </w:r>
      <w:r w:rsidR="00E369F3">
        <w:rPr>
          <w:rFonts w:cs="Times New Roman"/>
        </w:rPr>
        <w:t>n</w:t>
      </w:r>
      <w:r w:rsidRPr="009462CB">
        <w:rPr>
          <w:rFonts w:cs="Times New Roman"/>
        </w:rPr>
        <w:t xml:space="preserve"> bäst med de resurserna som var </w:t>
      </w:r>
      <w:r w:rsidRPr="009462CB">
        <w:rPr>
          <w:rFonts w:cs="Times New Roman"/>
        </w:rPr>
        <w:lastRenderedPageBreak/>
        <w:t>till</w:t>
      </w:r>
      <w:r w:rsidR="00674AA9">
        <w:rPr>
          <w:rFonts w:cs="Times New Roman"/>
        </w:rPr>
        <w:t>gängliga. Ett kvantitativt uppläg</w:t>
      </w:r>
      <w:r w:rsidRPr="009462CB">
        <w:rPr>
          <w:rFonts w:cs="Times New Roman"/>
        </w:rPr>
        <w:t>g valdes huvudsakligen med tanke på framtida studier</w:t>
      </w:r>
      <w:r w:rsidR="00D150FD">
        <w:rPr>
          <w:rFonts w:cs="Times New Roman"/>
        </w:rPr>
        <w:t xml:space="preserve"> </w:t>
      </w:r>
      <w:r w:rsidR="00D150FD">
        <w:t>och att överskådligt kunna jämföra och värdera olika pedagogiska perspektiv</w:t>
      </w:r>
      <w:r w:rsidRPr="009462CB">
        <w:rPr>
          <w:rFonts w:cs="Times New Roman"/>
        </w:rPr>
        <w:t xml:space="preserve">. </w:t>
      </w:r>
      <w:r w:rsidR="00D133E5" w:rsidRPr="00CC2AD4">
        <w:t xml:space="preserve">Kvantitativ data stödjer statistisk analys, underlättar analys av större urvalsgrupper, och ger ett specifikt mått på de undersökta variablerna. </w:t>
      </w:r>
      <w:r w:rsidRPr="009462CB">
        <w:rPr>
          <w:rFonts w:cs="Times New Roman"/>
        </w:rPr>
        <w:t xml:space="preserve">Alla dessa egenskaper </w:t>
      </w:r>
      <w:r w:rsidR="00D150FD">
        <w:rPr>
          <w:rFonts w:cs="Times New Roman"/>
        </w:rPr>
        <w:t>talar för genomförande av en fra</w:t>
      </w:r>
      <w:r w:rsidR="000E274F">
        <w:rPr>
          <w:rFonts w:cs="Times New Roman"/>
        </w:rPr>
        <w:t>mtida och mer omfattande studie</w:t>
      </w:r>
      <w:r w:rsidR="00D150FD">
        <w:rPr>
          <w:rFonts w:cs="Times New Roman"/>
        </w:rPr>
        <w:t>. Denna studie kan därför i sammanhanget betraktas som en vägledande för-studie</w:t>
      </w:r>
      <w:r w:rsidRPr="009462CB">
        <w:rPr>
          <w:rFonts w:cs="Times New Roman"/>
        </w:rPr>
        <w:t>.</w:t>
      </w:r>
      <w:r w:rsidR="00D150FD">
        <w:rPr>
          <w:rFonts w:cs="Times New Roman"/>
        </w:rPr>
        <w:t xml:space="preserve"> </w:t>
      </w:r>
      <w:r w:rsidR="00D950AC">
        <w:rPr>
          <w:rFonts w:cs="Times New Roman"/>
        </w:rPr>
        <w:t>En sammanfattning av den metodiken som används i studien visas i Figur 1.</w:t>
      </w:r>
    </w:p>
    <w:p w14:paraId="51B9005F" w14:textId="77777777" w:rsidR="009462CB" w:rsidRDefault="009462CB" w:rsidP="009462CB">
      <w:pPr>
        <w:tabs>
          <w:tab w:val="left" w:pos="1134"/>
        </w:tabs>
        <w:spacing w:line="480" w:lineRule="auto"/>
        <w:jc w:val="both"/>
        <w:rPr>
          <w:rFonts w:cs="Times New Roman"/>
        </w:rPr>
      </w:pPr>
    </w:p>
    <w:p w14:paraId="7A488FF1" w14:textId="77777777" w:rsidR="003B44EC" w:rsidRDefault="003B44EC" w:rsidP="003B44EC">
      <w:pPr>
        <w:keepNext/>
        <w:tabs>
          <w:tab w:val="left" w:pos="1134"/>
        </w:tabs>
        <w:spacing w:line="480" w:lineRule="auto"/>
        <w:jc w:val="both"/>
      </w:pPr>
      <w:r>
        <w:rPr>
          <w:rFonts w:cs="Times New Roman"/>
          <w:noProof/>
          <w:lang w:val="en-US"/>
        </w:rPr>
        <w:drawing>
          <wp:inline distT="0" distB="0" distL="0" distR="0" wp14:anchorId="0D6FDB8E" wp14:editId="174683FF">
            <wp:extent cx="5760720" cy="837565"/>
            <wp:effectExtent l="0" t="0" r="5080" b="635"/>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s.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837565"/>
                    </a:xfrm>
                    <a:prstGeom prst="rect">
                      <a:avLst/>
                    </a:prstGeom>
                  </pic:spPr>
                </pic:pic>
              </a:graphicData>
            </a:graphic>
          </wp:inline>
        </w:drawing>
      </w:r>
    </w:p>
    <w:p w14:paraId="4CC71B51" w14:textId="1B98D969" w:rsidR="003B44EC" w:rsidRDefault="003B44EC" w:rsidP="003B44EC">
      <w:pPr>
        <w:pStyle w:val="Caption"/>
        <w:spacing w:line="360" w:lineRule="auto"/>
        <w:rPr>
          <w:rFonts w:cs="Times New Roman"/>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B6F74">
        <w:rPr>
          <w:b/>
          <w:noProof/>
        </w:rPr>
        <w:t>1</w:t>
      </w:r>
      <w:r w:rsidRPr="00C45585">
        <w:rPr>
          <w:b/>
          <w:i/>
        </w:rPr>
        <w:fldChar w:fldCharType="end"/>
      </w:r>
      <w:r w:rsidRPr="00830D00">
        <w:rPr>
          <w:b/>
        </w:rPr>
        <w:t>:</w:t>
      </w:r>
      <w:r>
        <w:rPr>
          <w:b/>
        </w:rPr>
        <w:t xml:space="preserve"> Studiens process. </w:t>
      </w:r>
      <w:r w:rsidRPr="0094440F">
        <w:t xml:space="preserve">Schematisk </w:t>
      </w:r>
      <w:r>
        <w:t>representation av studiens metod och förlopp.</w:t>
      </w:r>
      <w:r>
        <w:rPr>
          <w:b/>
        </w:rPr>
        <w:t xml:space="preserve"> </w:t>
      </w:r>
    </w:p>
    <w:p w14:paraId="1D659D52" w14:textId="77777777" w:rsidR="00C5303F" w:rsidRDefault="00C5303F" w:rsidP="009462CB">
      <w:pPr>
        <w:tabs>
          <w:tab w:val="left" w:pos="1134"/>
        </w:tabs>
        <w:spacing w:line="480" w:lineRule="auto"/>
        <w:jc w:val="both"/>
        <w:rPr>
          <w:rFonts w:cs="Times New Roman"/>
        </w:rPr>
      </w:pPr>
    </w:p>
    <w:p w14:paraId="610174BF" w14:textId="61B9D8F5" w:rsidR="009462CB" w:rsidRPr="00E2695E" w:rsidRDefault="009462CB" w:rsidP="003F75E0">
      <w:pPr>
        <w:tabs>
          <w:tab w:val="left" w:pos="1134"/>
        </w:tabs>
        <w:spacing w:line="360" w:lineRule="auto"/>
        <w:rPr>
          <w:rFonts w:cs="Times New Roman"/>
        </w:rPr>
      </w:pPr>
      <w:r>
        <w:rPr>
          <w:rFonts w:cs="Times New Roman"/>
          <w:b/>
          <w:sz w:val="24"/>
          <w:szCs w:val="24"/>
        </w:rPr>
        <w:t>Framtagande av intervjufrågor</w:t>
      </w:r>
      <w:r w:rsidRPr="00E2695E">
        <w:rPr>
          <w:rFonts w:cs="Times New Roman"/>
        </w:rPr>
        <w:t xml:space="preserve"> </w:t>
      </w:r>
    </w:p>
    <w:p w14:paraId="49821B65" w14:textId="246A4DFF" w:rsidR="00183881" w:rsidRPr="00BE257F" w:rsidRDefault="00850895" w:rsidP="000B1921">
      <w:pPr>
        <w:tabs>
          <w:tab w:val="left" w:pos="1134"/>
        </w:tabs>
        <w:spacing w:line="480" w:lineRule="auto"/>
        <w:jc w:val="both"/>
        <w:rPr>
          <w:rFonts w:cs="Times New Roman"/>
        </w:rPr>
      </w:pPr>
      <w:r>
        <w:rPr>
          <w:rFonts w:cs="Times New Roman"/>
        </w:rPr>
        <w:t xml:space="preserve">Målet med att göra en </w:t>
      </w:r>
      <w:r w:rsidR="002437E8">
        <w:rPr>
          <w:rFonts w:cs="Times New Roman"/>
        </w:rPr>
        <w:t xml:space="preserve">strukturerad </w:t>
      </w:r>
      <w:r>
        <w:rPr>
          <w:rFonts w:cs="Times New Roman"/>
        </w:rPr>
        <w:t xml:space="preserve">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3617B9">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xml:space="preserve">. En </w:t>
      </w:r>
      <w:r w:rsidR="003617B9">
        <w:rPr>
          <w:rFonts w:cs="Times New Roman"/>
        </w:rPr>
        <w:t xml:space="preserve">strukturerad </w:t>
      </w:r>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2F1B77">
        <w:rPr>
          <w:rFonts w:cs="Times New Roman"/>
        </w:rPr>
        <w:t xml:space="preserve"> till skillnad </w:t>
      </w:r>
      <w:r w:rsidR="00AA15ED">
        <w:rPr>
          <w:rFonts w:cs="Times New Roman"/>
        </w:rPr>
        <w:t>från</w:t>
      </w:r>
      <w:r w:rsidR="002F1B77">
        <w:rPr>
          <w:rFonts w:cs="Times New Roman"/>
        </w:rPr>
        <w:t xml:space="preserve"> t.ex. en ostrukturerad intervju</w:t>
      </w:r>
      <w:r w:rsidR="000263A9">
        <w:rPr>
          <w:rFonts w:cs="Times New Roman"/>
        </w:rPr>
        <w:t>.</w:t>
      </w:r>
      <w:r w:rsidR="00E01228">
        <w:rPr>
          <w:rFonts w:cs="Times New Roman"/>
        </w:rPr>
        <w:t xml:space="preserve"> </w:t>
      </w:r>
      <w:r w:rsidR="00183881" w:rsidRPr="00BE257F">
        <w:rPr>
          <w:rFonts w:cs="Times New Roman"/>
        </w:rPr>
        <w:t xml:space="preserve">Sammanfattningsvis genomfördes framtagandet av intervjufrågorna </w:t>
      </w:r>
      <w:r w:rsidR="00C77690">
        <w:rPr>
          <w:rFonts w:cs="Times New Roman"/>
        </w:rPr>
        <w:t>med följande moment:</w:t>
      </w:r>
    </w:p>
    <w:p w14:paraId="1134CFA4" w14:textId="0800CB3A" w:rsidR="00183881" w:rsidRPr="00BE257F" w:rsidRDefault="002F1B77" w:rsidP="00BE257F">
      <w:pPr>
        <w:pStyle w:val="CommentText"/>
        <w:numPr>
          <w:ilvl w:val="0"/>
          <w:numId w:val="21"/>
        </w:numPr>
        <w:rPr>
          <w:rFonts w:cs="Times New Roman"/>
          <w:sz w:val="22"/>
          <w:szCs w:val="22"/>
        </w:rPr>
      </w:pPr>
      <w:r>
        <w:rPr>
          <w:rFonts w:cs="Times New Roman"/>
          <w:sz w:val="22"/>
          <w:szCs w:val="22"/>
        </w:rPr>
        <w:t>U</w:t>
      </w:r>
      <w:r w:rsidR="00183881" w:rsidRPr="00BE257F">
        <w:rPr>
          <w:rFonts w:cs="Times New Roman"/>
          <w:sz w:val="22"/>
          <w:szCs w:val="22"/>
        </w:rPr>
        <w:t>ndersöka relevant litteratur</w:t>
      </w:r>
    </w:p>
    <w:p w14:paraId="320E7CFA" w14:textId="6E348E66" w:rsidR="00183881" w:rsidRPr="00BE257F" w:rsidRDefault="00BE257F" w:rsidP="00BE257F">
      <w:pPr>
        <w:pStyle w:val="CommentText"/>
        <w:numPr>
          <w:ilvl w:val="0"/>
          <w:numId w:val="21"/>
        </w:numPr>
        <w:rPr>
          <w:sz w:val="22"/>
          <w:szCs w:val="22"/>
        </w:rPr>
      </w:pPr>
      <w:r w:rsidRPr="00BE257F">
        <w:rPr>
          <w:sz w:val="22"/>
          <w:szCs w:val="22"/>
        </w:rPr>
        <w:t>S</w:t>
      </w:r>
      <w:r w:rsidR="00183881" w:rsidRPr="00BE257F">
        <w:rPr>
          <w:sz w:val="22"/>
          <w:szCs w:val="22"/>
        </w:rPr>
        <w:t>ammanfatt</w:t>
      </w:r>
      <w:r>
        <w:rPr>
          <w:sz w:val="22"/>
          <w:szCs w:val="22"/>
        </w:rPr>
        <w:t>ning</w:t>
      </w:r>
      <w:r w:rsidR="00183881" w:rsidRPr="00BE257F">
        <w:rPr>
          <w:sz w:val="22"/>
          <w:szCs w:val="22"/>
        </w:rPr>
        <w:t xml:space="preserve"> </w:t>
      </w:r>
      <w:r>
        <w:rPr>
          <w:sz w:val="22"/>
          <w:szCs w:val="22"/>
        </w:rPr>
        <w:t xml:space="preserve">av </w:t>
      </w:r>
      <w:r w:rsidR="00183881" w:rsidRPr="00BE257F">
        <w:rPr>
          <w:sz w:val="22"/>
          <w:szCs w:val="22"/>
        </w:rPr>
        <w:t>de pedagogiska perspektiven och modellerna</w:t>
      </w:r>
    </w:p>
    <w:p w14:paraId="70DD57B6" w14:textId="1AF5060B" w:rsidR="00183881" w:rsidRPr="00BE257F" w:rsidRDefault="00BE257F" w:rsidP="00BE257F">
      <w:pPr>
        <w:pStyle w:val="CommentText"/>
        <w:numPr>
          <w:ilvl w:val="0"/>
          <w:numId w:val="21"/>
        </w:numPr>
        <w:rPr>
          <w:sz w:val="22"/>
          <w:szCs w:val="22"/>
        </w:rPr>
      </w:pPr>
      <w:r w:rsidRPr="00BE257F">
        <w:rPr>
          <w:sz w:val="22"/>
          <w:szCs w:val="22"/>
        </w:rPr>
        <w:t>U</w:t>
      </w:r>
      <w:r w:rsidR="00183881" w:rsidRPr="00BE257F">
        <w:rPr>
          <w:sz w:val="22"/>
          <w:szCs w:val="22"/>
        </w:rPr>
        <w:t>tesluta modeller och välja en representativ modell från varje perspektiv</w:t>
      </w:r>
    </w:p>
    <w:p w14:paraId="6EBB16D5" w14:textId="71EE2A32" w:rsidR="00183881" w:rsidRPr="00BE257F" w:rsidRDefault="00BE257F" w:rsidP="00BE257F">
      <w:pPr>
        <w:pStyle w:val="CommentText"/>
        <w:numPr>
          <w:ilvl w:val="0"/>
          <w:numId w:val="21"/>
        </w:numPr>
        <w:rPr>
          <w:sz w:val="22"/>
          <w:szCs w:val="22"/>
        </w:rPr>
      </w:pPr>
      <w:r w:rsidRPr="00BE257F">
        <w:rPr>
          <w:sz w:val="22"/>
          <w:szCs w:val="22"/>
        </w:rPr>
        <w:t>F</w:t>
      </w:r>
      <w:r w:rsidR="00183881" w:rsidRPr="00BE257F">
        <w:rPr>
          <w:sz w:val="22"/>
          <w:szCs w:val="22"/>
        </w:rPr>
        <w:t>örklarande faktauppställning</w:t>
      </w:r>
      <w:r w:rsidR="00801CF8">
        <w:rPr>
          <w:sz w:val="22"/>
          <w:szCs w:val="22"/>
        </w:rPr>
        <w:t xml:space="preserve"> av modellerna</w:t>
      </w:r>
    </w:p>
    <w:p w14:paraId="4FAB7491" w14:textId="30AFFAF6" w:rsidR="00183881" w:rsidRPr="00BE257F" w:rsidRDefault="00BE257F" w:rsidP="00BE257F">
      <w:pPr>
        <w:pStyle w:val="CommentText"/>
        <w:numPr>
          <w:ilvl w:val="0"/>
          <w:numId w:val="21"/>
        </w:numPr>
        <w:rPr>
          <w:sz w:val="22"/>
          <w:szCs w:val="22"/>
        </w:rPr>
      </w:pPr>
      <w:r>
        <w:rPr>
          <w:sz w:val="22"/>
          <w:szCs w:val="22"/>
        </w:rPr>
        <w:t>Skapandet av i</w:t>
      </w:r>
      <w:r w:rsidR="00183881" w:rsidRPr="00BE257F">
        <w:rPr>
          <w:sz w:val="22"/>
          <w:szCs w:val="22"/>
        </w:rPr>
        <w:t>ntervjufrågor</w:t>
      </w:r>
      <w:r>
        <w:rPr>
          <w:sz w:val="22"/>
          <w:szCs w:val="22"/>
        </w:rPr>
        <w:t>na</w:t>
      </w:r>
      <w:r w:rsidR="002700E0">
        <w:rPr>
          <w:sz w:val="22"/>
          <w:szCs w:val="22"/>
        </w:rPr>
        <w:t xml:space="preserve"> med fasta svarsalternativ enligt skalan</w:t>
      </w:r>
    </w:p>
    <w:p w14:paraId="4CE833B0" w14:textId="77777777" w:rsidR="00C77690" w:rsidRDefault="00C77690" w:rsidP="000B1921">
      <w:pPr>
        <w:tabs>
          <w:tab w:val="left" w:pos="1134"/>
        </w:tabs>
        <w:spacing w:line="480" w:lineRule="auto"/>
        <w:jc w:val="both"/>
        <w:rPr>
          <w:rFonts w:cs="Times New Roman"/>
        </w:rPr>
      </w:pPr>
    </w:p>
    <w:p w14:paraId="25D56B1E" w14:textId="1B48DD7D" w:rsidR="00E41077" w:rsidRPr="00CA1F0B" w:rsidRDefault="00850895" w:rsidP="000B1921">
      <w:pPr>
        <w:tabs>
          <w:tab w:val="left" w:pos="1134"/>
        </w:tabs>
        <w:spacing w:line="480" w:lineRule="auto"/>
        <w:jc w:val="both"/>
      </w:pP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de pedagogiska perspektiv som finns och likaså vilka pedagogiska modeller som är passande för e-lärande</w:t>
      </w:r>
      <w:r w:rsidR="00BE257F">
        <w:rPr>
          <w:rFonts w:cs="Times New Roman"/>
        </w:rPr>
        <w:t xml:space="preserve"> (Moment 1)</w:t>
      </w:r>
      <w:r>
        <w:rPr>
          <w:rFonts w:cs="Times New Roman"/>
        </w:rPr>
        <w:t xml:space="preserv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 xml:space="preserve">för att sammanfatta de pedagogiska </w:t>
      </w:r>
      <w:r>
        <w:lastRenderedPageBreak/>
        <w:t>per</w:t>
      </w:r>
      <w:r w:rsidR="00AD4C61">
        <w:t>spektiven och modellerna</w:t>
      </w:r>
      <w:r>
        <w:t xml:space="preserve"> </w:t>
      </w:r>
      <w:r w:rsidR="00C9778A">
        <w:t>för att sedan</w:t>
      </w:r>
      <w:r>
        <w:t xml:space="preserve"> välja en representativ modell från varje perspektiv</w:t>
      </w:r>
      <w:r w:rsidR="00BE257F">
        <w:t xml:space="preserve"> (Moment 2)</w:t>
      </w:r>
      <w:r>
        <w:t>.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utesluta modeller där modellkriteriet skiljde sig markant från andra modeller i perspektivet</w:t>
      </w:r>
      <w:r w:rsidR="00BE257F">
        <w:t xml:space="preserve"> (Moment 3)</w:t>
      </w:r>
      <w:r w:rsidR="00224B2D">
        <w:t xml:space="preserve">.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Baserat på kriterierna valde</w:t>
      </w:r>
      <w:r w:rsidR="002700E0">
        <w:t>s</w:t>
      </w:r>
      <w:r>
        <w:t xml:space="preserve">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analysera och sammanställa modellerna i form av en förklarande faktauppställning (</w:t>
      </w:r>
      <w:r w:rsidR="00BE257F">
        <w:t xml:space="preserve">Moment 4, </w:t>
      </w:r>
      <w:r>
        <w:t xml:space="preserve">Bilaga 1). Målet med </w:t>
      </w:r>
      <w:r w:rsidR="006C3FF0">
        <w:t>faktauppställning</w:t>
      </w:r>
      <w:r w:rsidR="00866F2D">
        <w:t>en</w:t>
      </w:r>
      <w:r w:rsidR="006C3FF0">
        <w:t xml:space="preserve">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w:t>
      </w:r>
      <w:r w:rsidR="00C77690">
        <w:t xml:space="preserve">Moment 5,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891D7D">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2955292D"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w:t>
      </w:r>
      <w:r w:rsidR="002700E0">
        <w:t xml:space="preserve">ostörd </w:t>
      </w:r>
      <w:r>
        <w:t xml:space="preserve">lokal utan </w:t>
      </w:r>
      <w:r w:rsidR="00067904">
        <w:t>störningsmöjligheter</w:t>
      </w:r>
      <w:r w:rsidR="00666553">
        <w:t xml:space="preserve"> med Grade</w:t>
      </w:r>
      <w:r w:rsidR="00376002">
        <w:t>s</w:t>
      </w:r>
      <w:r w:rsidR="00666553">
        <w:t xml:space="preserve"> pedagogiska ansvarige (respondenten)</w:t>
      </w:r>
      <w:r>
        <w:t xml:space="preserve">. </w:t>
      </w:r>
      <w:r w:rsidR="00494712">
        <w:t xml:space="preserve">Respondenten är den enda personen som arbetar med pedagogiken på Grade. </w:t>
      </w:r>
      <w:r>
        <w:t xml:space="preserve">Intervjun började med att förklara </w:t>
      </w:r>
      <w:r w:rsidR="00067904">
        <w:t>för</w:t>
      </w:r>
      <w:r>
        <w:t xml:space="preserve">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r w:rsidR="001B33D1">
        <w:t>det fanns</w:t>
      </w:r>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w:t>
      </w:r>
      <w:r w:rsidR="00E30B7E">
        <w:lastRenderedPageBreak/>
        <w:t>den förklaring 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w:t>
      </w:r>
      <w:r w:rsidR="00DE73A9">
        <w:rPr>
          <w:rFonts w:eastAsia="Times New Roman" w:cs="Times New Roman"/>
          <w:lang w:eastAsia="sv-SE"/>
        </w:rPr>
        <w:t xml:space="preserve">Studien följer </w:t>
      </w:r>
      <w:r w:rsidR="00891D7D">
        <w:rPr>
          <w:rFonts w:eastAsia="Times New Roman" w:cs="Times New Roman"/>
          <w:lang w:eastAsia="sv-SE"/>
        </w:rPr>
        <w:t xml:space="preserve">Vetenskapsrådets </w:t>
      </w:r>
      <w:r w:rsidR="00702CFA">
        <w:rPr>
          <w:rFonts w:eastAsia="Times New Roman" w:cs="Times New Roman"/>
          <w:lang w:eastAsia="sv-SE"/>
        </w:rPr>
        <w:t>forskningseti</w:t>
      </w:r>
      <w:r w:rsidR="00891D7D">
        <w:rPr>
          <w:rFonts w:eastAsia="Times New Roman" w:cs="Times New Roman"/>
          <w:lang w:eastAsia="sv-SE"/>
        </w:rPr>
        <w:t>ska principer, dessa är</w:t>
      </w:r>
      <w:r w:rsidR="00702CFA">
        <w:rPr>
          <w:rFonts w:eastAsia="Times New Roman" w:cs="Times New Roman"/>
          <w:lang w:eastAsia="sv-SE"/>
        </w:rPr>
        <w:t xml:space="preserve"> informationskravet, samtyckeskravet, konfidentielitetskravet, och nyttjandetkravet </w:t>
      </w:r>
      <w:r w:rsidR="00702CFA" w:rsidRPr="0068373C">
        <w:fldChar w:fldCharType="begin"/>
      </w:r>
      <w:r w:rsidR="004910FF">
        <w:instrText xml:space="preserve"> ADDIN ZOTERO_ITEM CSL_CITATION {"citationID":"Zcp5HUbP","properties":{"formattedCitation":"(Vetenskapsr\\uc0\\u229{}det, 2002)","plainCitation":"(Vetenskapsrådet, 2002)","noteIndex":0},"citationItems":[{"id":115,"uris":["http://zotero.org/users/local/QsygNxKM/items/5T46J6UT"],"uri":["http://zotero.org/users/local/QsygNxKM/items/5T46J6UT"],"itemData":{"id":115,"type":"book","title":"Forskningsetiska principer inom humanistisk-samhällsvetenskaplig forskning.","publisher":"Vetenskapsrådet","publisher-place":"Stockholm","source":"Open WorldCat","event-place":"Stockholm","ISBN":"978-91-7307-008-9","note":"OCLC: 186200984","language":"sv","author":[{"literal":"Vetenskapsrådet"}],"issued":{"date-parts":[["2002"]]}}}],"schema":"https://github.com/citation-style-language/schema/raw/master/csl-citation.json"} </w:instrText>
      </w:r>
      <w:r w:rsidR="00702CFA" w:rsidRPr="0068373C">
        <w:fldChar w:fldCharType="separate"/>
      </w:r>
      <w:r w:rsidR="004910FF" w:rsidRPr="00991A41">
        <w:rPr>
          <w:rFonts w:cs="Times New Roman"/>
          <w:szCs w:val="24"/>
        </w:rPr>
        <w:t>(Vetenskapsrådet, 2002)</w:t>
      </w:r>
      <w:r w:rsidR="00702CFA" w:rsidRPr="0068373C">
        <w:fldChar w:fldCharType="end"/>
      </w:r>
      <w:r w:rsidR="00702CFA">
        <w:rPr>
          <w:rFonts w:eastAsia="Times New Roman" w:cs="Times New Roman"/>
          <w:lang w:eastAsia="sv-SE"/>
        </w:rPr>
        <w:t xml:space="preserve">. </w:t>
      </w:r>
      <w:r>
        <w:rPr>
          <w:rFonts w:eastAsia="Times New Roman" w:cs="Times New Roman"/>
          <w:lang w:eastAsia="sv-SE"/>
        </w:rPr>
        <w:t>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77CAFA0F" w:rsidR="00D45847" w:rsidRPr="000B1921" w:rsidRDefault="00850895" w:rsidP="000B1921">
      <w:pPr>
        <w:tabs>
          <w:tab w:val="left" w:pos="1134"/>
        </w:tabs>
        <w:spacing w:line="360" w:lineRule="auto"/>
        <w:rPr>
          <w:rFonts w:cs="Times New Roman"/>
          <w:b/>
          <w:sz w:val="24"/>
          <w:szCs w:val="24"/>
        </w:rPr>
      </w:pPr>
      <w:bookmarkStart w:id="9" w:name="_Toc391456183"/>
      <w:bookmarkStart w:id="10" w:name="_Toc401327939"/>
      <w:r w:rsidRPr="000B1921">
        <w:rPr>
          <w:rFonts w:cs="Times New Roman"/>
          <w:b/>
          <w:sz w:val="24"/>
          <w:szCs w:val="24"/>
        </w:rPr>
        <w:t>Utvärdering</w:t>
      </w:r>
      <w:bookmarkEnd w:id="9"/>
      <w:bookmarkEnd w:id="10"/>
      <w:r w:rsidR="002700E0">
        <w:rPr>
          <w:rFonts w:cs="Times New Roman"/>
          <w:b/>
          <w:sz w:val="24"/>
          <w:szCs w:val="24"/>
        </w:rPr>
        <w:t xml:space="preserve"> av kurser</w:t>
      </w:r>
    </w:p>
    <w:p w14:paraId="427737B0" w14:textId="0F36E6CD" w:rsidR="004C158E"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s pedagogiska riktlinjer.</w:t>
      </w:r>
      <w:r w:rsidR="004C158E">
        <w:rPr>
          <w:rFonts w:eastAsia="Times New Roman" w:cs="Times New Roman"/>
          <w:lang w:eastAsia="sv-SE"/>
        </w:rPr>
        <w:t xml:space="preserve"> </w:t>
      </w:r>
      <w:r w:rsidR="0089551B">
        <w:rPr>
          <w:rFonts w:eastAsia="Times New Roman" w:cs="Times New Roman"/>
          <w:lang w:eastAsia="sv-SE"/>
        </w:rPr>
        <w:t xml:space="preserve">Sammanfattningsvis </w:t>
      </w:r>
      <w:r w:rsidR="004C158E">
        <w:rPr>
          <w:rFonts w:eastAsia="Times New Roman" w:cs="Times New Roman"/>
          <w:lang w:eastAsia="sv-SE"/>
        </w:rPr>
        <w:t xml:space="preserve">utfördes </w:t>
      </w:r>
      <w:r w:rsidR="0089551B">
        <w:rPr>
          <w:rFonts w:eastAsia="Times New Roman" w:cs="Times New Roman"/>
          <w:lang w:eastAsia="sv-SE"/>
        </w:rPr>
        <w:t xml:space="preserve">utvärderingen </w:t>
      </w:r>
      <w:r w:rsidR="004C158E">
        <w:rPr>
          <w:rFonts w:eastAsia="Times New Roman" w:cs="Times New Roman"/>
          <w:lang w:eastAsia="sv-SE"/>
        </w:rPr>
        <w:t xml:space="preserve">via de följande </w:t>
      </w:r>
      <w:r w:rsidR="0089551B">
        <w:rPr>
          <w:rFonts w:eastAsia="Times New Roman" w:cs="Times New Roman"/>
          <w:lang w:eastAsia="sv-SE"/>
        </w:rPr>
        <w:t>momenten</w:t>
      </w:r>
      <w:r w:rsidR="004C158E">
        <w:rPr>
          <w:rFonts w:eastAsia="Times New Roman" w:cs="Times New Roman"/>
          <w:lang w:eastAsia="sv-SE"/>
        </w:rPr>
        <w:t>:</w:t>
      </w:r>
    </w:p>
    <w:p w14:paraId="2CC189E4" w14:textId="0855FFE1" w:rsidR="004C158E" w:rsidRPr="00BE257F" w:rsidRDefault="0089551B" w:rsidP="004C158E">
      <w:pPr>
        <w:pStyle w:val="CommentText"/>
        <w:numPr>
          <w:ilvl w:val="0"/>
          <w:numId w:val="22"/>
        </w:numPr>
        <w:rPr>
          <w:rFonts w:eastAsia="Times New Roman" w:cs="Times New Roman"/>
          <w:sz w:val="22"/>
          <w:szCs w:val="22"/>
          <w:lang w:eastAsia="sv-SE"/>
        </w:rPr>
      </w:pPr>
      <w:r w:rsidRPr="00BE257F">
        <w:rPr>
          <w:rFonts w:eastAsia="Times New Roman" w:cs="Times New Roman"/>
          <w:sz w:val="22"/>
          <w:szCs w:val="22"/>
          <w:lang w:eastAsia="sv-SE"/>
        </w:rPr>
        <w:t>Analys</w:t>
      </w:r>
      <w:r w:rsidR="004C158E" w:rsidRPr="00BE257F">
        <w:rPr>
          <w:rFonts w:eastAsia="Times New Roman" w:cs="Times New Roman"/>
          <w:sz w:val="22"/>
          <w:szCs w:val="22"/>
          <w:lang w:eastAsia="sv-SE"/>
        </w:rPr>
        <w:t xml:space="preserve"> av DIM’s modellelement</w:t>
      </w:r>
    </w:p>
    <w:p w14:paraId="17D3C8D9" w14:textId="2EBD9784" w:rsidR="004C158E" w:rsidRPr="00BE257F" w:rsidRDefault="0089551B" w:rsidP="004C158E">
      <w:pPr>
        <w:pStyle w:val="CommentText"/>
        <w:numPr>
          <w:ilvl w:val="0"/>
          <w:numId w:val="22"/>
        </w:numPr>
        <w:rPr>
          <w:sz w:val="22"/>
          <w:szCs w:val="22"/>
        </w:rPr>
      </w:pPr>
      <w:r w:rsidRPr="00BE257F">
        <w:rPr>
          <w:rFonts w:eastAsia="Times New Roman" w:cs="Times New Roman"/>
          <w:sz w:val="22"/>
          <w:szCs w:val="22"/>
          <w:lang w:eastAsia="sv-SE"/>
        </w:rPr>
        <w:t>Utformning av</w:t>
      </w:r>
      <w:r w:rsidR="004C158E" w:rsidRPr="00BE257F">
        <w:rPr>
          <w:rFonts w:eastAsia="Times New Roman" w:cs="Times New Roman"/>
          <w:sz w:val="22"/>
          <w:szCs w:val="22"/>
          <w:lang w:eastAsia="sv-SE"/>
        </w:rPr>
        <w:t xml:space="preserve"> formulär</w:t>
      </w:r>
      <w:r w:rsidRPr="00BE257F">
        <w:rPr>
          <w:rFonts w:eastAsia="Times New Roman" w:cs="Times New Roman"/>
          <w:sz w:val="22"/>
          <w:szCs w:val="22"/>
          <w:lang w:eastAsia="sv-SE"/>
        </w:rPr>
        <w:t>et</w:t>
      </w:r>
    </w:p>
    <w:p w14:paraId="32CCD837" w14:textId="0EB6E5F8" w:rsidR="004C158E" w:rsidRPr="00BE257F" w:rsidRDefault="0089551B" w:rsidP="004C158E">
      <w:pPr>
        <w:pStyle w:val="CommentText"/>
        <w:numPr>
          <w:ilvl w:val="0"/>
          <w:numId w:val="22"/>
        </w:numPr>
        <w:rPr>
          <w:sz w:val="22"/>
          <w:szCs w:val="22"/>
        </w:rPr>
      </w:pPr>
      <w:r w:rsidRPr="00BE257F">
        <w:rPr>
          <w:rFonts w:eastAsia="Times New Roman" w:cs="Times New Roman"/>
          <w:sz w:val="22"/>
          <w:szCs w:val="22"/>
          <w:lang w:eastAsia="sv-SE"/>
        </w:rPr>
        <w:t>Sammanställning av</w:t>
      </w:r>
      <w:r w:rsidR="004C158E" w:rsidRPr="00BE257F">
        <w:rPr>
          <w:rFonts w:eastAsia="Times New Roman" w:cs="Times New Roman"/>
          <w:sz w:val="22"/>
          <w:szCs w:val="22"/>
          <w:lang w:eastAsia="sv-SE"/>
        </w:rPr>
        <w:t xml:space="preserve"> påståenden</w:t>
      </w:r>
    </w:p>
    <w:p w14:paraId="778F9656" w14:textId="2ED651A3" w:rsidR="004C158E" w:rsidRPr="00BE257F" w:rsidRDefault="0089551B" w:rsidP="004C158E">
      <w:pPr>
        <w:pStyle w:val="CommentText"/>
        <w:numPr>
          <w:ilvl w:val="0"/>
          <w:numId w:val="22"/>
        </w:numPr>
        <w:rPr>
          <w:sz w:val="22"/>
          <w:szCs w:val="22"/>
        </w:rPr>
      </w:pPr>
      <w:r w:rsidRPr="00BE257F">
        <w:rPr>
          <w:sz w:val="22"/>
          <w:szCs w:val="22"/>
        </w:rPr>
        <w:t>U</w:t>
      </w:r>
      <w:r w:rsidR="004C158E" w:rsidRPr="00BE257F">
        <w:rPr>
          <w:sz w:val="22"/>
          <w:szCs w:val="22"/>
        </w:rPr>
        <w:t>tvär</w:t>
      </w:r>
      <w:r w:rsidRPr="00BE257F">
        <w:rPr>
          <w:sz w:val="22"/>
          <w:szCs w:val="22"/>
        </w:rPr>
        <w:t>deringen</w:t>
      </w:r>
    </w:p>
    <w:p w14:paraId="3ECB580F" w14:textId="33A4E1B1" w:rsidR="00183881" w:rsidRPr="00BE257F" w:rsidRDefault="00183881" w:rsidP="004C158E">
      <w:pPr>
        <w:pStyle w:val="CommentText"/>
        <w:numPr>
          <w:ilvl w:val="0"/>
          <w:numId w:val="22"/>
        </w:numPr>
        <w:rPr>
          <w:sz w:val="22"/>
          <w:szCs w:val="22"/>
        </w:rPr>
      </w:pPr>
      <w:r w:rsidRPr="00BE257F">
        <w:rPr>
          <w:sz w:val="22"/>
          <w:szCs w:val="22"/>
        </w:rPr>
        <w:t>Analys</w:t>
      </w:r>
    </w:p>
    <w:p w14:paraId="254AD643" w14:textId="77777777" w:rsidR="004C158E" w:rsidRDefault="004C158E" w:rsidP="000B1921">
      <w:pPr>
        <w:tabs>
          <w:tab w:val="left" w:pos="1134"/>
        </w:tabs>
        <w:spacing w:line="480" w:lineRule="auto"/>
        <w:jc w:val="both"/>
        <w:rPr>
          <w:rFonts w:eastAsia="Times New Roman" w:cs="Times New Roman"/>
          <w:lang w:eastAsia="sv-SE"/>
        </w:rPr>
      </w:pPr>
    </w:p>
    <w:p w14:paraId="079FD90C" w14:textId="1A566326" w:rsidR="00D5700F" w:rsidRDefault="001732AB"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Utifrån </w:t>
      </w:r>
      <w:r w:rsidR="0089551B">
        <w:rPr>
          <w:rFonts w:eastAsia="Times New Roman" w:cs="Times New Roman"/>
          <w:lang w:eastAsia="sv-SE"/>
        </w:rPr>
        <w:t xml:space="preserve">DIM’s </w:t>
      </w:r>
      <w:r>
        <w:rPr>
          <w:rFonts w:eastAsia="Times New Roman" w:cs="Times New Roman"/>
          <w:lang w:eastAsia="sv-SE"/>
        </w:rPr>
        <w:t xml:space="preserve">riktlinjer </w:t>
      </w:r>
      <w:r w:rsidR="00850895">
        <w:rPr>
          <w:rFonts w:eastAsia="Times New Roman" w:cs="Times New Roman"/>
          <w:lang w:eastAsia="sv-SE"/>
        </w:rPr>
        <w:t>samman</w:t>
      </w:r>
      <w:r w:rsidR="00DC3FA6">
        <w:rPr>
          <w:rFonts w:eastAsia="Times New Roman" w:cs="Times New Roman"/>
          <w:lang w:eastAsia="sv-SE"/>
        </w:rPr>
        <w:t>fattades DIM’s</w:t>
      </w:r>
      <w:r w:rsidR="00850895">
        <w:rPr>
          <w:rFonts w:eastAsia="Times New Roman" w:cs="Times New Roman"/>
          <w:lang w:eastAsia="sv-SE"/>
        </w:rPr>
        <w:t xml:space="preserve"> </w:t>
      </w:r>
      <w:r>
        <w:rPr>
          <w:rFonts w:eastAsia="Times New Roman" w:cs="Times New Roman"/>
          <w:lang w:eastAsia="sv-SE"/>
        </w:rPr>
        <w:t>modellelement</w:t>
      </w:r>
      <w:r w:rsidR="00FA6353">
        <w:rPr>
          <w:rFonts w:eastAsia="Times New Roman" w:cs="Times New Roman"/>
          <w:lang w:eastAsia="sv-SE"/>
        </w:rPr>
        <w:t xml:space="preserve"> (</w:t>
      </w:r>
      <w:r w:rsidR="00183881">
        <w:rPr>
          <w:rFonts w:eastAsia="Times New Roman" w:cs="Times New Roman"/>
          <w:lang w:eastAsia="sv-SE"/>
        </w:rPr>
        <w:t xml:space="preserve">Moment </w:t>
      </w:r>
      <w:r w:rsidR="00AA15ED">
        <w:rPr>
          <w:rFonts w:eastAsia="Times New Roman" w:cs="Times New Roman"/>
          <w:lang w:eastAsia="sv-SE"/>
        </w:rPr>
        <w:t>1</w:t>
      </w:r>
      <w:r w:rsidR="00183881">
        <w:rPr>
          <w:rFonts w:eastAsia="Times New Roman" w:cs="Times New Roman"/>
          <w:lang w:eastAsia="sv-SE"/>
        </w:rPr>
        <w:t xml:space="preserve">, </w:t>
      </w:r>
      <w:r w:rsidR="00FA6353">
        <w:rPr>
          <w:rFonts w:eastAsia="Times New Roman" w:cs="Times New Roman"/>
          <w:lang w:eastAsia="sv-SE"/>
        </w:rPr>
        <w:t>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Pr>
          <w:rFonts w:eastAsia="Times New Roman" w:cs="Times New Roman"/>
          <w:lang w:eastAsia="sv-SE"/>
        </w:rPr>
        <w:t xml:space="preserve">ärefter </w:t>
      </w:r>
      <w:r w:rsidR="00850895">
        <w:rPr>
          <w:rFonts w:eastAsia="Times New Roman" w:cs="Times New Roman"/>
          <w:lang w:eastAsia="sv-SE"/>
        </w:rPr>
        <w:t>utnyttjade</w:t>
      </w:r>
      <w:r>
        <w:rPr>
          <w:rFonts w:eastAsia="Times New Roman" w:cs="Times New Roman"/>
          <w:lang w:eastAsia="sv-SE"/>
        </w:rPr>
        <w:t>s</w:t>
      </w:r>
      <w:r w:rsidR="00850895">
        <w:rPr>
          <w:rFonts w:eastAsia="Times New Roman" w:cs="Times New Roman"/>
          <w:lang w:eastAsia="sv-SE"/>
        </w:rPr>
        <w:t xml:space="preserve"> för att </w:t>
      </w:r>
      <w:r w:rsidR="00DC3FA6">
        <w:rPr>
          <w:rFonts w:eastAsia="Times New Roman" w:cs="Times New Roman"/>
          <w:lang w:eastAsia="sv-SE"/>
        </w:rPr>
        <w:t xml:space="preserve">sammanställa </w:t>
      </w:r>
      <w:r w:rsidR="00850895">
        <w:rPr>
          <w:rFonts w:eastAsia="Times New Roman" w:cs="Times New Roman"/>
          <w:lang w:eastAsia="sv-SE"/>
        </w:rPr>
        <w:t xml:space="preserve">ett </w:t>
      </w:r>
      <w:r w:rsidR="0072154A">
        <w:rPr>
          <w:rFonts w:eastAsia="Times New Roman" w:cs="Times New Roman"/>
          <w:lang w:eastAsia="sv-SE"/>
        </w:rPr>
        <w:t>formulär</w:t>
      </w:r>
      <w:r w:rsidR="00E43D1C">
        <w:rPr>
          <w:rFonts w:eastAsia="Times New Roman" w:cs="Times New Roman"/>
          <w:lang w:eastAsia="sv-SE"/>
        </w:rPr>
        <w:t xml:space="preserve"> (</w:t>
      </w:r>
      <w:r w:rsidR="00183881">
        <w:rPr>
          <w:rFonts w:eastAsia="Times New Roman" w:cs="Times New Roman"/>
          <w:lang w:eastAsia="sv-SE"/>
        </w:rPr>
        <w:t xml:space="preserve">Moment </w:t>
      </w:r>
      <w:r w:rsidR="0022514D">
        <w:rPr>
          <w:rFonts w:eastAsia="Times New Roman" w:cs="Times New Roman"/>
          <w:lang w:eastAsia="sv-SE"/>
        </w:rPr>
        <w:t>2</w:t>
      </w:r>
      <w:r w:rsidR="00E43D1C">
        <w:rPr>
          <w:rFonts w:eastAsia="Times New Roman" w:cs="Times New Roman"/>
          <w:lang w:eastAsia="sv-SE"/>
        </w:rPr>
        <w:t>)</w:t>
      </w:r>
      <w:r w:rsidR="00DC3FA6">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DC3FA6">
        <w:rPr>
          <w:rFonts w:eastAsia="Times New Roman" w:cs="Times New Roman"/>
          <w:lang w:eastAsia="sv-SE"/>
        </w:rPr>
        <w:t xml:space="preserve">utformades </w:t>
      </w:r>
      <w:r w:rsidR="00850895">
        <w:rPr>
          <w:rFonts w:eastAsia="Times New Roman" w:cs="Times New Roman"/>
          <w:lang w:eastAsia="sv-SE"/>
        </w:rPr>
        <w:t>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183881">
        <w:rPr>
          <w:rFonts w:eastAsia="Times New Roman" w:cs="Times New Roman"/>
          <w:lang w:eastAsia="sv-SE"/>
        </w:rPr>
        <w:t xml:space="preserve"> (Moment 3</w:t>
      </w:r>
      <w:r w:rsidR="00AA15ED">
        <w:rPr>
          <w:rFonts w:eastAsia="Times New Roman" w:cs="Times New Roman"/>
          <w:lang w:eastAsia="sv-SE"/>
        </w:rPr>
        <w:t>, Bilaga 3</w:t>
      </w:r>
      <w:r w:rsidR="00183881">
        <w:rPr>
          <w:rFonts w:eastAsia="Times New Roman" w:cs="Times New Roman"/>
          <w:lang w:eastAsia="sv-SE"/>
        </w:rPr>
        <w:t>)</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B44EC">
        <w:rPr>
          <w:rFonts w:eastAsia="Times New Roman" w:cs="Times New Roman"/>
          <w:lang w:eastAsia="sv-SE"/>
        </w:rPr>
        <w:t>författaren av detta arbete</w:t>
      </w:r>
      <w:r w:rsidR="00850895">
        <w:rPr>
          <w:rFonts w:eastAsia="Times New Roman" w:cs="Times New Roman"/>
          <w:lang w:eastAsia="sv-SE"/>
        </w:rPr>
        <w:t xml:space="preserve"> med hjälp av de 17 påståendena</w:t>
      </w:r>
      <w:r w:rsidR="00183881">
        <w:rPr>
          <w:rFonts w:eastAsia="Times New Roman" w:cs="Times New Roman"/>
          <w:lang w:eastAsia="sv-SE"/>
        </w:rPr>
        <w:t xml:space="preserve"> (Moment 4)</w:t>
      </w:r>
      <w:r w:rsidR="00850895">
        <w:rPr>
          <w:rFonts w:eastAsia="Times New Roman" w:cs="Times New Roman"/>
          <w:lang w:eastAsia="sv-SE"/>
        </w:rPr>
        <w:t>.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element</w:t>
      </w:r>
      <w:r w:rsidR="00183881">
        <w:rPr>
          <w:rFonts w:eastAsia="Times New Roman" w:cs="Times New Roman"/>
          <w:lang w:eastAsia="sv-SE"/>
        </w:rPr>
        <w:t xml:space="preserve"> (Moment 5)</w:t>
      </w:r>
      <w:r w:rsidR="00686AC4">
        <w:rPr>
          <w:rFonts w:eastAsia="Times New Roman" w:cs="Times New Roman"/>
          <w:lang w:eastAsia="sv-SE"/>
        </w:rPr>
        <w:t>.</w:t>
      </w:r>
    </w:p>
    <w:p w14:paraId="7F266EB6" w14:textId="77777777" w:rsidR="00D5700F" w:rsidRPr="009D27B3" w:rsidRDefault="00D5700F" w:rsidP="000B1921">
      <w:pPr>
        <w:tabs>
          <w:tab w:val="left" w:pos="1134"/>
        </w:tabs>
        <w:spacing w:line="480" w:lineRule="auto"/>
        <w:jc w:val="both"/>
        <w:rPr>
          <w:rFonts w:eastAsia="Times New Roman" w:cs="Times New Roman"/>
          <w:lang w:eastAsia="sv-SE"/>
        </w:rPr>
      </w:pPr>
    </w:p>
    <w:p w14:paraId="650E9956" w14:textId="7B631B81" w:rsidR="00582DFC" w:rsidRPr="009B18DA" w:rsidRDefault="00850895" w:rsidP="009D27B3">
      <w:pPr>
        <w:pStyle w:val="Heading11"/>
      </w:pPr>
      <w:bookmarkStart w:id="11" w:name="_Toc391456184"/>
      <w:bookmarkStart w:id="12" w:name="_Toc414719173"/>
      <w:bookmarkEnd w:id="11"/>
      <w:r w:rsidRPr="00E43D1C">
        <w:lastRenderedPageBreak/>
        <w:t>Resultat</w:t>
      </w:r>
      <w:bookmarkEnd w:id="12"/>
    </w:p>
    <w:p w14:paraId="181AF975" w14:textId="0A7130BC" w:rsidR="00D45847" w:rsidRPr="000B1921" w:rsidRDefault="00850895" w:rsidP="000B1921">
      <w:pPr>
        <w:pStyle w:val="Body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218FDC8E" w:rsidR="00780A57" w:rsidRDefault="00850895" w:rsidP="00CA1731">
      <w:pPr>
        <w:spacing w:line="480" w:lineRule="auto"/>
        <w:jc w:val="both"/>
      </w:pPr>
      <w:r>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 xml:space="preserve">som </w:t>
      </w:r>
      <w:r w:rsidR="002700E0">
        <w:t>ställdes under</w:t>
      </w:r>
      <w:r w:rsidR="000E3605">
        <w:t xml:space="preserve"> interv</w:t>
      </w:r>
      <w:r w:rsidR="006601B2">
        <w:t>ju</w:t>
      </w:r>
      <w:r w:rsidR="000E3605">
        <w:t>n och poängs</w:t>
      </w:r>
      <w:r w:rsidR="00E369F3">
        <w:t>attes</w:t>
      </w:r>
      <w:r w:rsidR="000E3605">
        <w:t xml:space="preserve"> </w:t>
      </w:r>
      <w:r w:rsidR="004B3714">
        <w:t xml:space="preserve">av personen som intervjuades </w:t>
      </w:r>
      <w:r w:rsidR="000E3605">
        <w:t xml:space="preserve">enligt </w:t>
      </w:r>
      <w:r w:rsidR="009B18DA">
        <w:t>en femgradig skala (Bilaga 2).</w:t>
      </w:r>
    </w:p>
    <w:p w14:paraId="651192ED" w14:textId="4F7AA10A" w:rsidR="00780A57" w:rsidRDefault="00047160" w:rsidP="00CA1731">
      <w:pPr>
        <w:spacing w:line="480" w:lineRule="auto"/>
        <w:jc w:val="both"/>
      </w:pPr>
      <w:r>
        <w:t xml:space="preserve"> </w:t>
      </w:r>
    </w:p>
    <w:p w14:paraId="5A761002" w14:textId="4DCF6DD8" w:rsidR="00E972C5" w:rsidRDefault="00850895" w:rsidP="00CA1731">
      <w:pPr>
        <w:spacing w:line="480" w:lineRule="auto"/>
        <w:jc w:val="both"/>
      </w:pPr>
      <w:r>
        <w:t>Resultat</w:t>
      </w:r>
      <w:r w:rsidR="00780A57">
        <w:t>et</w:t>
      </w:r>
      <w:r>
        <w:t xml:space="preserve"> från intervjun visar att DIM har genomsnittlig</w:t>
      </w:r>
      <w:r w:rsidR="00780A57">
        <w:t>t</w:t>
      </w:r>
      <w:r>
        <w:t xml:space="preserve"> högre poäng</w:t>
      </w:r>
      <w:r w:rsidR="00780A57">
        <w:t>,</w:t>
      </w:r>
      <w:r>
        <w:t xml:space="preserve"> med ett medelvärde på 4,5 poäng, jämfört med ATM (medelpoäng = 3</w:t>
      </w:r>
      <w:r w:rsidR="00E63623">
        <w:t>,5</w:t>
      </w:r>
      <w:r>
        <w:t xml:space="preserve">) och KLM (medelpoäng = 4) (Figur </w:t>
      </w:r>
      <w:r w:rsidR="00786A7A">
        <w:t>2</w:t>
      </w:r>
      <w:r>
        <w:t>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Grade</w:t>
      </w:r>
      <w:r w:rsidR="00A835E8">
        <w:t>s</w:t>
      </w:r>
      <w:r>
        <w:t xml:space="preserve"> pedagogik</w:t>
      </w:r>
      <w:r w:rsidR="00B61255">
        <w:t xml:space="preserve"> av de analyserade modellerna </w:t>
      </w:r>
      <w:r w:rsidR="00786A7A">
        <w:t>(Figur 2</w:t>
      </w:r>
      <w:r>
        <w:t>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w:t>
      </w:r>
      <w:r w:rsidR="00E369F3">
        <w:t>en</w:t>
      </w:r>
      <w:r w:rsidR="00A80803">
        <w:t xml:space="preserve"> i </w:t>
      </w:r>
      <w:r w:rsidR="00780A57">
        <w:t xml:space="preserve">samtliga </w:t>
      </w:r>
      <w:r w:rsidR="00786A7A">
        <w:t>fall (Figur 2</w:t>
      </w:r>
      <w:r w:rsidR="00A80803">
        <w:t>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2A66B1E3" w:rsidR="00D45847" w:rsidRDefault="00BD0374" w:rsidP="00512986">
      <w:pPr>
        <w:pStyle w:val="BodyText"/>
        <w:keepNext/>
        <w:spacing w:line="360" w:lineRule="auto"/>
      </w:pPr>
      <w:r>
        <w:rPr>
          <w:noProof/>
          <w:lang w:val="en-US" w:eastAsia="en-US"/>
        </w:rPr>
        <w:lastRenderedPageBreak/>
        <w:drawing>
          <wp:inline distT="0" distB="0" distL="0" distR="0" wp14:anchorId="5FCDE953" wp14:editId="41FED448">
            <wp:extent cx="5759450" cy="3297555"/>
            <wp:effectExtent l="0" t="0" r="6350" b="4445"/>
            <wp:docPr id="7" name="Bildobjek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59450" cy="3297555"/>
                    </a:xfrm>
                    <a:prstGeom prst="rect">
                      <a:avLst/>
                    </a:prstGeom>
                  </pic:spPr>
                </pic:pic>
              </a:graphicData>
            </a:graphic>
          </wp:inline>
        </w:drawing>
      </w:r>
    </w:p>
    <w:p w14:paraId="1762915B" w14:textId="1DFFDAF5" w:rsidR="00344A49" w:rsidRPr="003C298D" w:rsidRDefault="00850895" w:rsidP="003C298D">
      <w:pPr>
        <w:pStyle w:val="Caption"/>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B6F74">
        <w:rPr>
          <w:b/>
          <w:noProof/>
        </w:rPr>
        <w:t>2</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4BB19EDC" w14:textId="77777777" w:rsidR="00E45207" w:rsidRDefault="00E45207" w:rsidP="009D27B3">
      <w:pPr>
        <w:spacing w:line="360" w:lineRule="auto"/>
        <w:rPr>
          <w:b/>
          <w:sz w:val="24"/>
        </w:rPr>
      </w:pP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3D457D99"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043AE1">
        <w:t xml:space="preserve"> I</w:t>
      </w:r>
      <w:r w:rsidR="008B2D29">
        <w:t>nledningsvis</w:t>
      </w:r>
      <w:r w:rsidR="00043AE1">
        <w:t xml:space="preserve"> utförde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w:t>
      </w:r>
      <w:r w:rsidR="00DC3FA6">
        <w:t>utforma</w:t>
      </w:r>
      <w:r w:rsidR="00D000E0">
        <w:t xml:space="preserve">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fasen hade relativt höga poäng (medelpoäng = 3,</w:t>
      </w:r>
      <w:r w:rsidR="002F1B77">
        <w:t>6</w:t>
      </w:r>
      <w:r w:rsidR="00850895">
        <w:t xml:space="preserve">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w:t>
      </w:r>
      <w:r w:rsidR="00786A7A">
        <w:t>edelpoäng = 2,2 och 1,5; Figur 3</w:t>
      </w:r>
      <w:r w:rsidR="0054444D">
        <w:t>a)</w:t>
      </w:r>
      <w:r w:rsidR="00850895">
        <w:t>.</w:t>
      </w:r>
      <w:r w:rsidR="00213FB2">
        <w:t xml:space="preserve"> </w:t>
      </w:r>
      <w:r w:rsidR="00D808DD">
        <w:t>Dessa resultat betecknar Grades förmågor att presentera information och meningen bakom kursen till studente</w:t>
      </w:r>
      <w:r w:rsidR="00043AE1">
        <w:t>rna</w:t>
      </w:r>
      <w:r w:rsidR="00D808DD">
        <w:t xml:space="preserve"> och samtidigt understödja deras lärande genom sammanfattningar </w:t>
      </w:r>
      <w:r w:rsidR="0048422A">
        <w:t xml:space="preserve">av materialet </w:t>
      </w:r>
      <w:r w:rsidR="00D808DD">
        <w:t xml:space="preserve">och övningar. </w:t>
      </w:r>
      <w:r w:rsidR="00234C76">
        <w:t>Samtidigt visar resultatet generellt s</w:t>
      </w:r>
      <w:r w:rsidR="00043AE1">
        <w:t>e</w:t>
      </w:r>
      <w:r w:rsidR="00234C76">
        <w:t xml:space="preserve">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07866767" w:rsidR="00D45847" w:rsidRDefault="00E91509" w:rsidP="00CA1731">
      <w:pPr>
        <w:spacing w:line="480" w:lineRule="auto"/>
        <w:jc w:val="both"/>
      </w:pPr>
      <w:r>
        <w:lastRenderedPageBreak/>
        <w:t xml:space="preserve">För att få en djupare </w:t>
      </w:r>
      <w:r w:rsidR="00043AE1">
        <w:t>in</w:t>
      </w:r>
      <w:r>
        <w:t>blick inom Grades prestanda i varje fas, dela</w:t>
      </w:r>
      <w:r w:rsidR="002700E0">
        <w:t>des</w:t>
      </w:r>
      <w:r>
        <w:t xml:space="preserve"> de erhållna poäng</w:t>
      </w:r>
      <w:r w:rsidR="00043AE1">
        <w:t>en</w:t>
      </w:r>
      <w:r w:rsidR="002700E0">
        <w:t xml:space="preserve"> upp</w:t>
      </w:r>
      <w:r>
        <w:t xml:space="preserve"> utefter varje</w:t>
      </w:r>
      <w:r w:rsidR="00694336">
        <w:t xml:space="preserve">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786A7A">
        <w:t>Figur 3</w:t>
      </w:r>
      <w:r w:rsidR="00850895">
        <w:t xml:space="preserve">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786A7A">
        <w:t>) (Figur 3</w:t>
      </w:r>
      <w:r w:rsidR="00850895">
        <w:t xml:space="preserve">b). </w:t>
      </w:r>
      <w:r w:rsidR="006814B9">
        <w:t>De</w:t>
      </w:r>
      <w:r w:rsidR="00227C61">
        <w:t xml:space="preserve"> lägre resultate</w:t>
      </w:r>
      <w:r w:rsidR="00043AE1">
        <w:t>n</w:t>
      </w:r>
      <w:r w:rsidR="00227C61">
        <w:t xml:space="preserve"> i</w:t>
      </w:r>
      <w:r w:rsidR="00043AE1">
        <w:t xml:space="preserve"> elementen</w:t>
      </w:r>
      <w:r w:rsidR="00227C61">
        <w:t xml:space="preserve"> </w:t>
      </w:r>
      <w:r w:rsidR="00227C61">
        <w:rPr>
          <w:i/>
        </w:rPr>
        <w:t>Självständiga övningar</w:t>
      </w:r>
      <w:r w:rsidR="00227C61">
        <w:t xml:space="preserve"> och </w:t>
      </w:r>
      <w:r w:rsidR="00227C61">
        <w:rPr>
          <w:i/>
        </w:rPr>
        <w:t>Periodisk Övervakning</w:t>
      </w:r>
      <w:r w:rsidR="00227C61">
        <w:t xml:space="preserve"> grundades i </w:t>
      </w:r>
      <w:r w:rsidR="00DC7A9B">
        <w:t>att Grade inte lägger någo</w:t>
      </w:r>
      <w:r w:rsidR="00043AE1">
        <w:t>n</w:t>
      </w:r>
      <w:r w:rsidR="00DC7A9B">
        <w:t xml:space="preserve"> större </w:t>
      </w:r>
      <w:r w:rsidR="00043AE1">
        <w:t>vikt</w:t>
      </w:r>
      <w:r w:rsidR="00DC7A9B">
        <w:t xml:space="preserve"> </w:t>
      </w:r>
      <w:r w:rsidR="00043AE1">
        <w:t>vid</w:t>
      </w:r>
      <w:r w:rsidR="00DC7A9B">
        <w:t xml:space="preserve">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w:t>
      </w:r>
      <w:r w:rsidR="00043AE1">
        <w:t xml:space="preserve">på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017080">
        <w:t xml:space="preserve">, </w:t>
      </w:r>
      <w:r w:rsidR="00971948" w:rsidRPr="00971948">
        <w:t xml:space="preserve">visade </w:t>
      </w:r>
      <w:r w:rsidR="00D7649D" w:rsidRPr="00971948">
        <w:t>ett</w:t>
      </w:r>
      <w:r w:rsidR="00971948" w:rsidRPr="00971948">
        <w:t xml:space="preserve"> konsekvent </w:t>
      </w:r>
      <w:r w:rsidR="00521970">
        <w:t>l</w:t>
      </w:r>
      <w:r w:rsidR="00043AE1">
        <w:t>ågt</w:t>
      </w:r>
      <w:r w:rsidR="00521970">
        <w:t xml:space="preserve"> resultat på 0</w:t>
      </w:r>
      <w:r w:rsidR="00971948">
        <w:t>,5 respektive 2</w:t>
      </w:r>
      <w:r w:rsidR="00017080">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043AE1">
        <w:t xml:space="preserve"> Fasen</w:t>
      </w:r>
      <w:r w:rsidR="00227C61">
        <w:t xml:space="preserve"> </w:t>
      </w:r>
      <w:r w:rsidR="00850895">
        <w:rPr>
          <w:i/>
        </w:rPr>
        <w:t>Övervakning och Återkoppling</w:t>
      </w:r>
      <w:r w:rsidR="00850895">
        <w:t xml:space="preserve"> innehåller elementet </w:t>
      </w:r>
      <w:r w:rsidR="00850895">
        <w:rPr>
          <w:i/>
        </w:rPr>
        <w:t>Ledtrådar och Uppmaningar</w:t>
      </w:r>
      <w:r w:rsidR="00850895">
        <w:t xml:space="preserve"> </w:t>
      </w:r>
      <w:r w:rsidR="00882330">
        <w:t>som visade</w:t>
      </w:r>
      <w:r w:rsidR="00850895">
        <w:t xml:space="preserve"> ett lågt resultat (medelpoäng = 0,6), däremot</w:t>
      </w:r>
      <w:r w:rsidR="00043AE1">
        <w:t xml:space="preserve"> räddas</w:t>
      </w:r>
      <w:r w:rsidR="00850895">
        <w:t xml:space="preserve"> </w:t>
      </w:r>
      <w:r w:rsidR="00971948">
        <w:t>fasens medelvärde</w:t>
      </w:r>
      <w:r w:rsidR="00A61540">
        <w:t xml:space="preserve"> delvis</w:t>
      </w:r>
      <w:r w:rsidR="00850895">
        <w:t xml:space="preserve"> av att elementet </w:t>
      </w:r>
      <w:r w:rsidR="00850895">
        <w:rPr>
          <w:i/>
        </w:rPr>
        <w:t>Support</w:t>
      </w:r>
      <w:r w:rsidR="00850895">
        <w:t xml:space="preserve"> har ett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val="en-US"/>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9AE903C" w:rsidR="00582DFC" w:rsidRDefault="00850895" w:rsidP="00F5632E">
      <w:pPr>
        <w:pStyle w:val="Caption"/>
      </w:pPr>
      <w:r>
        <w:rPr>
          <w:b/>
        </w:rPr>
        <w:t xml:space="preserve">Figur </w:t>
      </w:r>
      <w:r w:rsidRPr="008E6FE9">
        <w:rPr>
          <w:b/>
        </w:rPr>
        <w:fldChar w:fldCharType="begin"/>
      </w:r>
      <w:r w:rsidRPr="008E6FE9">
        <w:rPr>
          <w:b/>
        </w:rPr>
        <w:instrText>SEQ Figur \* ARABIC</w:instrText>
      </w:r>
      <w:r w:rsidRPr="008E6FE9">
        <w:rPr>
          <w:b/>
        </w:rPr>
        <w:fldChar w:fldCharType="separate"/>
      </w:r>
      <w:r w:rsidR="003B6F74">
        <w:rPr>
          <w:b/>
          <w:noProof/>
        </w:rPr>
        <w:t>3</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ody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6C0620FE"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C27C1">
        <w:t>t</w:t>
      </w:r>
      <w:r w:rsidR="00DE1202">
        <w:t xml:space="preserve"> slumpmässig</w:t>
      </w:r>
      <w:r w:rsidR="00DC27C1">
        <w:t>t</w:t>
      </w:r>
      <w:r w:rsidR="00DE1202">
        <w:t xml:space="preserve">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 xml:space="preserve">kan påverka hur </w:t>
      </w:r>
      <w:r w:rsidR="00DC27C1">
        <w:t>väl</w:t>
      </w:r>
      <w:r w:rsidR="00590E58">
        <w:t>anpassad</w:t>
      </w:r>
      <w:r w:rsidR="005A03C6">
        <w:t xml:space="preserve"> DIM är</w:t>
      </w:r>
      <w:r w:rsidR="003A5A58">
        <w:t xml:space="preserve"> </w:t>
      </w:r>
      <w:r w:rsidR="00DC27C1">
        <w:t>för</w:t>
      </w:r>
      <w:r w:rsidR="003A5A58">
        <w:t xml:space="preserve">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EF771B">
        <w:t>(Figur 4</w:t>
      </w:r>
      <w:r w:rsidR="00850895">
        <w:t xml:space="preserve">a). </w:t>
      </w:r>
      <w:r w:rsidR="0051725C">
        <w:t>Den minimala spridning</w:t>
      </w:r>
      <w:r w:rsidR="00694336">
        <w:t>en</w:t>
      </w:r>
      <w:r w:rsidR="009462CB">
        <w:t xml:space="preserve"> indikerar</w:t>
      </w:r>
      <w:r w:rsidR="00377747" w:rsidRPr="00377747">
        <w:t xml:space="preserve"> att DIM är lika lämplig för </w:t>
      </w:r>
      <w:r w:rsidR="00DC27C1">
        <w:t>samtliga</w:t>
      </w:r>
      <w:r w:rsidR="00377747" w:rsidRPr="00377747">
        <w:t xml:space="preserve"> kurser som </w:t>
      </w:r>
      <w:r w:rsidR="00DC27C1">
        <w:t>granskats</w:t>
      </w:r>
      <w:r w:rsidR="00377747" w:rsidRPr="00377747">
        <w:t xml:space="preserve"> och </w:t>
      </w:r>
      <w:r w:rsidR="0089225C">
        <w:t xml:space="preserve">antyder </w:t>
      </w:r>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4194EE20"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EF771B">
        <w:t>Figur 4</w:t>
      </w:r>
      <w:r w:rsidR="00BC4C28">
        <w:t xml:space="preserve">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w:t>
      </w:r>
      <w:r w:rsidR="00DC27C1">
        <w:t>samtliga</w:t>
      </w:r>
      <w:r w:rsidR="00DF3880">
        <w:t xml:space="preserve"> kurs</w:t>
      </w:r>
      <w:r w:rsidR="00DC27C1">
        <w:t>er</w:t>
      </w:r>
      <w:r w:rsidR="00DF3880">
        <w:t xml:space="preserve">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w:t>
      </w:r>
      <w:r w:rsidR="002700E0">
        <w:t xml:space="preserve">variation i </w:t>
      </w:r>
      <w:r>
        <w:t xml:space="preserve">implementation av de </w:t>
      </w:r>
      <w:r w:rsidR="00DF3880">
        <w:t>pedagogiska</w:t>
      </w:r>
      <w:r>
        <w:t xml:space="preserve"> principer</w:t>
      </w:r>
      <w:r w:rsidR="00D90862">
        <w:t xml:space="preserve">na som </w:t>
      </w:r>
      <w:r w:rsidR="00DC27C1">
        <w:t>används</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3" w:name="_Toc489811950"/>
      <w:bookmarkStart w:id="14"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val="en-US"/>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468140AE" w:rsidR="0047590E" w:rsidRPr="000B1921" w:rsidRDefault="00850895" w:rsidP="00F5632E">
      <w:pPr>
        <w:pStyle w:val="Caption"/>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3B6F74">
        <w:rPr>
          <w:b/>
          <w:noProof/>
        </w:rPr>
        <w:t>4</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3"/>
      <w:bookmarkEnd w:id="14"/>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15" w:name="_Toc391456185"/>
      <w:bookmarkStart w:id="16" w:name="_Toc414719174"/>
      <w:bookmarkEnd w:id="15"/>
      <w:r w:rsidRPr="004E58AD">
        <w:t>Diskussion</w:t>
      </w:r>
      <w:bookmarkEnd w:id="16"/>
    </w:p>
    <w:p w14:paraId="6D0F922C" w14:textId="072D817E"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 </w:t>
      </w:r>
      <w:r w:rsidR="00A71251">
        <w:t xml:space="preserve">strategi </w:t>
      </w:r>
      <w:r w:rsidR="008D175A">
        <w:t xml:space="preserve">för att </w:t>
      </w:r>
      <w:r w:rsidR="00DC27C1">
        <w:t>ytterligare strukturera</w:t>
      </w:r>
      <w:r w:rsidR="00DC27C1" w:rsidDel="00DC27C1">
        <w:t xml:space="preserve"> </w:t>
      </w:r>
      <w:r w:rsidR="008D175A">
        <w:t>deras</w:t>
      </w:r>
      <w:r w:rsidR="00C21DDA" w:rsidRPr="00C84F64">
        <w:t xml:space="preserve"> pedagogik</w:t>
      </w:r>
      <w:r w:rsidR="00A71251">
        <w:t>.</w:t>
      </w:r>
      <w:r w:rsidR="00017080">
        <w:t xml:space="preserve"> </w:t>
      </w:r>
      <w:r w:rsidR="0025108E">
        <w:t>Syftet var att förstå vilke</w:t>
      </w:r>
      <w:r w:rsidR="00DC3FA6">
        <w:t>t av</w:t>
      </w:r>
      <w:r w:rsidR="0025108E">
        <w:t xml:space="preserve"> </w:t>
      </w:r>
      <w:r w:rsidR="00DC3FA6">
        <w:t xml:space="preserve">de </w:t>
      </w:r>
      <w:r w:rsidR="0025108E">
        <w:t>pedagogisk</w:t>
      </w:r>
      <w:r w:rsidR="00DC3FA6">
        <w:t>a</w:t>
      </w:r>
      <w:r w:rsidR="0025108E">
        <w:t xml:space="preserve"> perspektiven (Associativ, Kognitiv och Sociokulturellt) som passar bäst in med Grades pedagogiska riktlinjer</w:t>
      </w:r>
      <w:r w:rsidR="006764D6">
        <w:t>.</w:t>
      </w:r>
      <w:r w:rsidR="00EB4251">
        <w:t xml:space="preserve"> </w:t>
      </w:r>
      <w:r w:rsidR="00231746">
        <w:t xml:space="preserve">För att undersöka detta </w:t>
      </w:r>
      <w:r w:rsidR="0025108E" w:rsidRPr="00713E7C">
        <w:rPr>
          <w:rFonts w:cs="Times New Roman"/>
        </w:rPr>
        <w:t>jämförde</w:t>
      </w:r>
      <w:r w:rsidR="0025108E">
        <w:rPr>
          <w:rFonts w:cs="Times New Roman"/>
        </w:rPr>
        <w:t>s</w:t>
      </w:r>
      <w:r w:rsidR="0025108E" w:rsidRPr="00713E7C">
        <w:rPr>
          <w:rFonts w:cs="Times New Roman"/>
        </w:rPr>
        <w:t xml:space="preserve"> Grades nuvarande pedagogiska </w:t>
      </w:r>
      <w:r w:rsidR="0025108E">
        <w:rPr>
          <w:rFonts w:cs="Times New Roman"/>
        </w:rPr>
        <w:t>riktlinjer</w:t>
      </w:r>
      <w:r w:rsidR="0025108E" w:rsidRPr="00713E7C">
        <w:rPr>
          <w:rFonts w:cs="Times New Roman"/>
        </w:rPr>
        <w:t xml:space="preserve"> med en representativ modell (DIM, KLM, ATM) från vart och ett av de tre pedagogiska perspekti</w:t>
      </w:r>
      <w:r w:rsidR="0025108E">
        <w:rPr>
          <w:rFonts w:cs="Times New Roman"/>
        </w:rPr>
        <w:t xml:space="preserve">ven. </w:t>
      </w:r>
      <w:r w:rsidR="000C1D43">
        <w:t xml:space="preserve">Resultatet visade att </w:t>
      </w:r>
      <w:r w:rsidR="00E45207">
        <w:t xml:space="preserve">DIM och, följaktligen, </w:t>
      </w:r>
      <w:r w:rsidR="000C1D43">
        <w:t xml:space="preserve">det </w:t>
      </w:r>
      <w:r w:rsidR="00FC2E6B">
        <w:t>A</w:t>
      </w:r>
      <w:r w:rsidR="000C1D43">
        <w:t xml:space="preserve">ssociativa perspektivet var lämpligast för att </w:t>
      </w:r>
      <w:r w:rsidR="0025108E">
        <w:t xml:space="preserve">passa in med </w:t>
      </w:r>
      <w:r w:rsidR="000C1D43">
        <w:t xml:space="preserve">Grades pedagogiska </w:t>
      </w:r>
      <w:r w:rsidR="006D6C38">
        <w:t>riktlinjer</w:t>
      </w:r>
      <w:r w:rsidR="006764D6">
        <w:t xml:space="preserve">. </w:t>
      </w:r>
      <w:r w:rsidR="008B0888">
        <w:t xml:space="preserve">Studien </w:t>
      </w:r>
      <w:r w:rsidR="00370975">
        <w:t xml:space="preserve">har </w:t>
      </w:r>
      <w:r w:rsidR="007C7CD3">
        <w:t xml:space="preserve">likväl </w:t>
      </w:r>
      <w:r w:rsidR="00370975">
        <w:t xml:space="preserve">syftat </w:t>
      </w:r>
      <w:r w:rsidR="007C7CD3">
        <w:t>till</w:t>
      </w:r>
      <w:r w:rsidR="008B0888">
        <w:t xml:space="preserve"> att förs</w:t>
      </w:r>
      <w:r w:rsidR="007C7CD3">
        <w:t>tå vilka för och- nackdelar</w:t>
      </w:r>
      <w:r w:rsidR="00DC27C1">
        <w:t xml:space="preserve"> som</w:t>
      </w:r>
      <w:r w:rsidR="007C7CD3">
        <w:t xml:space="preserve"> </w:t>
      </w:r>
      <w:r w:rsidR="00E45207">
        <w:t xml:space="preserve">finns i </w:t>
      </w:r>
      <w:r w:rsidR="007C7CD3">
        <w:t>Grade</w:t>
      </w:r>
      <w:r w:rsidR="00E45207">
        <w:t>s</w:t>
      </w:r>
      <w:r w:rsidR="007C7CD3">
        <w:t xml:space="preserve"> </w:t>
      </w:r>
      <w:r w:rsidR="008B0888">
        <w:t xml:space="preserve">befintliga pedagogiska </w:t>
      </w:r>
      <w:r w:rsidR="007C7CD3">
        <w:t>riktlinjerna</w:t>
      </w:r>
      <w:r w:rsidR="008B0888">
        <w:t xml:space="preserve"> och </w:t>
      </w:r>
      <w:r w:rsidR="007C7CD3">
        <w:t>därmed</w:t>
      </w:r>
      <w:r w:rsidR="008B0888">
        <w:t xml:space="preserve"> utvärderades fyra av Grades tidigare kurser enligt DIM’s riktlinjer. </w:t>
      </w:r>
      <w:r w:rsidR="00E45207">
        <w:t>Resultatet 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DC27C1">
        <w:t xml:space="preserve">främst </w:t>
      </w:r>
      <w:r w:rsidR="00F358E4">
        <w:t xml:space="preserve">skulle </w:t>
      </w:r>
      <w:r w:rsidR="00D54813">
        <w:t>bidra</w:t>
      </w:r>
      <w:r w:rsidR="00AC7484">
        <w:t xml:space="preserve"> 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AC7432F" w14:textId="2CA4921A" w:rsidR="002700E0" w:rsidRDefault="00564255" w:rsidP="00CA1731">
      <w:pPr>
        <w:spacing w:line="480" w:lineRule="auto"/>
        <w:jc w:val="both"/>
      </w:pPr>
      <w:r>
        <w:lastRenderedPageBreak/>
        <w:t xml:space="preserve">I </w:t>
      </w:r>
      <w:r w:rsidR="00AB703B">
        <w:t>denn</w:t>
      </w:r>
      <w:r w:rsidR="006607E1">
        <w:t xml:space="preserve">a </w:t>
      </w:r>
      <w:r>
        <w:t>studie utnyttjades en</w:t>
      </w:r>
      <w:r w:rsidR="005F5F47">
        <w:t xml:space="preserve"> strukturerad</w:t>
      </w:r>
      <w:r>
        <w:t xml:space="preserve"> intervju för att uppnå </w:t>
      </w:r>
      <w:r w:rsidR="00AB703B">
        <w:t>ett</w:t>
      </w:r>
      <w:r w:rsidR="006607E1">
        <w:t xml:space="preserve"> av studiens</w:t>
      </w:r>
      <w:r>
        <w:t xml:space="preserve"> mål. Intervjun bestod av ett flertal frågor för varje modell-fas där varje fråga motsvarade en av de representativa modellerna. Med intervjusvaren kunde Grades nuvarande pedagogiska riktlinjer kartläggas på de tre representativa modeller</w:t>
      </w:r>
      <w:r w:rsidR="00DC27C1">
        <w:t>na</w:t>
      </w:r>
      <w:r>
        <w:t xml:space="preserve"> och, i och med det, kunde det mest passande </w:t>
      </w:r>
      <w:r w:rsidR="001A2E41">
        <w:t>perspektiv</w:t>
      </w:r>
      <w:r w:rsidR="00047160">
        <w:t>et</w:t>
      </w:r>
      <w:r>
        <w:t xml:space="preserve"> för Grades nuvarande pedagogiska riktlinjer </w:t>
      </w:r>
      <w:r w:rsidR="00DC27C1">
        <w:t>identifieras</w:t>
      </w:r>
      <w:r>
        <w:t xml:space="preserve">. </w:t>
      </w:r>
      <w:r w:rsidR="007430EC">
        <w:t xml:space="preserve">Denna strategi speglar strategin från tidigare studier </w:t>
      </w:r>
      <w:r w:rsidR="00DC27C1">
        <w:t>som syftat</w:t>
      </w:r>
      <w:r w:rsidR="007430EC">
        <w:t xml:space="preserve"> </w:t>
      </w:r>
      <w:r w:rsidR="00047160">
        <w:t xml:space="preserve">till </w:t>
      </w:r>
      <w:r>
        <w:t xml:space="preserve">att kartlägga individuella pedagogiska modeller </w:t>
      </w:r>
      <w:r w:rsidR="002700E0">
        <w:t>enligt</w:t>
      </w:r>
      <w:r>
        <w:t xml:space="preserve"> de olika pedagogiska perspektiven</w:t>
      </w:r>
      <w:r w:rsidR="007430EC">
        <w:t xml:space="preserve"> </w:t>
      </w:r>
      <w:r w:rsidR="007430EC" w:rsidRPr="00674AA9">
        <w:t>(</w:t>
      </w:r>
      <w:r w:rsidR="007430EC" w:rsidRPr="00674AA9">
        <w:fldChar w:fldCharType="begin"/>
      </w:r>
      <w:r w:rsidR="00F81DA7" w:rsidRPr="00674AA9">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7430EC" w:rsidRPr="00674AA9">
        <w:fldChar w:fldCharType="separate"/>
      </w:r>
      <w:r w:rsidR="007430EC" w:rsidRPr="00674AA9">
        <w:t>Mayes &amp; de Freitas, 2004)</w:t>
      </w:r>
      <w:r w:rsidR="007430EC" w:rsidRPr="00674AA9">
        <w:fldChar w:fldCharType="end"/>
      </w:r>
      <w:r w:rsidRPr="00674AA9">
        <w:t xml:space="preserve">. </w:t>
      </w:r>
      <w:r>
        <w:t xml:space="preserve">I </w:t>
      </w:r>
      <w:r w:rsidR="00A33BE8">
        <w:t xml:space="preserve">Mayes </w:t>
      </w:r>
      <w:r w:rsidR="0034202E">
        <w:t>&amp;</w:t>
      </w:r>
      <w:r w:rsidR="00A33BE8">
        <w:t xml:space="preserve"> de Freitas</w:t>
      </w:r>
      <w:r w:rsidR="00B54B08">
        <w:t xml:space="preserve"> (2004)</w:t>
      </w:r>
      <w:r w:rsidR="00A33BE8">
        <w:t xml:space="preserve"> </w:t>
      </w:r>
      <w:r>
        <w:t xml:space="preserve">studie </w:t>
      </w:r>
      <w:r w:rsidR="00EB647C">
        <w:t>är varje perspektiv representerat</w:t>
      </w:r>
      <w:r>
        <w:t xml:space="preserve"> av en fråga</w:t>
      </w:r>
      <w:r w:rsidR="0034202E">
        <w:t>.</w:t>
      </w:r>
      <w:r>
        <w:t xml:space="preserve"> </w:t>
      </w:r>
      <w:r w:rsidR="0034202E">
        <w:t>G</w:t>
      </w:r>
      <w:r>
        <w:t xml:space="preserve">enom att analysera vilken fråga </w:t>
      </w:r>
      <w:r w:rsidR="00EB647C">
        <w:t xml:space="preserve">som </w:t>
      </w:r>
      <w:r>
        <w:t xml:space="preserve">bäst </w:t>
      </w:r>
      <w:r w:rsidR="001A2E41">
        <w:t>karaktär</w:t>
      </w:r>
      <w:r w:rsidR="00A33BE8">
        <w:t>iserar</w:t>
      </w:r>
      <w:r>
        <w:t xml:space="preserve"> </w:t>
      </w:r>
      <w:r w:rsidR="005C096D">
        <w:t>en specifik modell</w:t>
      </w:r>
      <w:r w:rsidR="0034202E">
        <w:t xml:space="preserve"> kunde de</w:t>
      </w:r>
      <w:r w:rsidR="00604187">
        <w:t xml:space="preserve"> förstå vilket</w:t>
      </w:r>
      <w:r>
        <w:t xml:space="preserve"> perspektiv modellen </w:t>
      </w:r>
      <w:r w:rsidR="00EB647C">
        <w:t>korresponderar bäst med</w:t>
      </w:r>
      <w:r>
        <w:t>.</w:t>
      </w:r>
      <w:r w:rsidR="006605E3">
        <w:t xml:space="preserve"> Jämfört med Mayes &amp; de Freitas</w:t>
      </w:r>
      <w:r w:rsidR="00B54B08">
        <w:t xml:space="preserve"> (2004)</w:t>
      </w:r>
      <w:r w:rsidR="006605E3">
        <w:t>, hade strategi</w:t>
      </w:r>
      <w:r w:rsidR="00DC27C1">
        <w:t>n</w:t>
      </w:r>
      <w:r w:rsidR="006605E3">
        <w:t xml:space="preserve"> som användes i denna studie fördel</w:t>
      </w:r>
      <w:r w:rsidR="00C14F1C">
        <w:t>en</w:t>
      </w:r>
      <w:r w:rsidR="006605E3">
        <w:t xml:space="preserve"> att </w:t>
      </w:r>
      <w:r w:rsidR="00C14F1C">
        <w:t xml:space="preserve">använda </w:t>
      </w:r>
      <w:r w:rsidR="006605E3">
        <w:t xml:space="preserve">ett flertal frågor per perspektiv, vilket ger ett mer </w:t>
      </w:r>
      <w:r w:rsidR="00C14F1C">
        <w:t xml:space="preserve">nyanserat </w:t>
      </w:r>
      <w:r w:rsidR="006605E3">
        <w:t xml:space="preserve">resultat. I och med att denna studie representerar varje </w:t>
      </w:r>
      <w:r w:rsidR="0034202E">
        <w:t xml:space="preserve">pedagogiskt </w:t>
      </w:r>
      <w:r w:rsidR="006605E3">
        <w:t>perspektiv med en modell</w:t>
      </w:r>
      <w:r w:rsidR="0034202E">
        <w:t xml:space="preserve"> från perspektivet</w:t>
      </w:r>
      <w:r w:rsidR="006605E3">
        <w:t xml:space="preserve">, har </w:t>
      </w:r>
      <w:r w:rsidR="0088041B">
        <w:t>studien</w:t>
      </w:r>
      <w:r w:rsidR="006605E3">
        <w:t xml:space="preserve"> också möjlighet att direkt identifiera en </w:t>
      </w:r>
      <w:r w:rsidR="00AA51AE">
        <w:t>möjlig</w:t>
      </w:r>
      <w:r w:rsidR="006605E3">
        <w:t xml:space="preserve"> modell som skulle kunna implementeras i företaget. </w:t>
      </w:r>
    </w:p>
    <w:p w14:paraId="10B16549" w14:textId="77777777" w:rsidR="002700E0" w:rsidRDefault="002700E0" w:rsidP="00CA1731">
      <w:pPr>
        <w:spacing w:line="480" w:lineRule="auto"/>
        <w:jc w:val="both"/>
      </w:pPr>
    </w:p>
    <w:p w14:paraId="23819B53" w14:textId="00874F3B" w:rsidR="00AC7484" w:rsidRPr="00802217" w:rsidRDefault="006607E1" w:rsidP="00CA1731">
      <w:pPr>
        <w:spacing w:line="480" w:lineRule="auto"/>
        <w:jc w:val="both"/>
        <w:rPr>
          <w:rFonts w:cs="Times New Roman"/>
        </w:rPr>
      </w:pPr>
      <w:r>
        <w:rPr>
          <w:rFonts w:cs="Times New Roman"/>
        </w:rPr>
        <w:t>E</w:t>
      </w:r>
      <w:r w:rsidR="00C14F1C">
        <w:rPr>
          <w:rFonts w:cs="Times New Roman"/>
        </w:rPr>
        <w:t>n</w:t>
      </w:r>
      <w:r>
        <w:rPr>
          <w:rFonts w:cs="Times New Roman"/>
        </w:rPr>
        <w:t xml:space="preserve"> alternativ forskningsmetod skulle kunna vara att använda en enkät för att utvinna en större bredd på informationsflödet</w:t>
      </w:r>
      <w:r>
        <w:t xml:space="preserve">, </w:t>
      </w:r>
      <w:r>
        <w:rPr>
          <w:rFonts w:cs="Times New Roman"/>
        </w:rPr>
        <w:t xml:space="preserve">eftersom fler </w:t>
      </w:r>
      <w:r>
        <w:t xml:space="preserve">frågor </w:t>
      </w:r>
      <w:r>
        <w:rPr>
          <w:rFonts w:cs="Times New Roman"/>
        </w:rPr>
        <w:t xml:space="preserve">kan ställas till flera personer. Dock </w:t>
      </w:r>
      <w:r w:rsidR="00C14F1C">
        <w:rPr>
          <w:rFonts w:cs="Times New Roman"/>
        </w:rPr>
        <w:t>ökar</w:t>
      </w:r>
      <w:r>
        <w:rPr>
          <w:rFonts w:cs="Times New Roman"/>
        </w:rPr>
        <w:t xml:space="preserve"> risken för missförstånd av fråg</w:t>
      </w:r>
      <w:r w:rsidR="00C14F1C">
        <w:rPr>
          <w:rFonts w:cs="Times New Roman"/>
        </w:rPr>
        <w:t>orna</w:t>
      </w:r>
      <w:r>
        <w:rPr>
          <w:rFonts w:cs="Times New Roman"/>
        </w:rPr>
        <w:t xml:space="preserve">, eftersom det inte finns någon chans för vidare förklaringar. </w:t>
      </w:r>
      <w:r w:rsidR="00C14F1C">
        <w:rPr>
          <w:rFonts w:cs="Times New Roman"/>
          <w:color w:val="353535"/>
        </w:rPr>
        <w:t>Trots att</w:t>
      </w:r>
      <w:r>
        <w:rPr>
          <w:rFonts w:cs="Times New Roman"/>
          <w:color w:val="353535"/>
        </w:rPr>
        <w:t xml:space="preserve"> en intervju bedömdes vara den mest lämpliga metoden, </w:t>
      </w:r>
      <w:r w:rsidRPr="001E114D">
        <w:rPr>
          <w:rFonts w:cs="Times New Roman"/>
          <w:color w:val="353535"/>
        </w:rPr>
        <w:t>finns det vissa faktorer som</w:t>
      </w:r>
      <w:r w:rsidRPr="00802217">
        <w:rPr>
          <w:rFonts w:cs="Times New Roman"/>
          <w:color w:val="353535"/>
        </w:rPr>
        <w:t xml:space="preserve"> kan ha påverkat intervjuresultatet på ett okänt sätt.</w:t>
      </w:r>
      <w:r>
        <w:rPr>
          <w:rFonts w:ascii="AppleSystemUIFont" w:hAnsi="AppleSystemUIFont" w:cs="AppleSystemUIFont"/>
          <w:color w:val="353535"/>
          <w:sz w:val="24"/>
          <w:szCs w:val="24"/>
        </w:rPr>
        <w:t xml:space="preserve"> </w:t>
      </w:r>
      <w:r>
        <w:t>Intervjun bestod endast av en respondent och följden kan bli att resultate</w:t>
      </w:r>
      <w:r w:rsidR="00047160">
        <w:t>n</w:t>
      </w:r>
      <w:r>
        <w:t xml:space="preserve"> skulle vara mer reliabla om flera personer kunde intervjuas. De specifika frågor som </w:t>
      </w:r>
      <w:r w:rsidR="00C14F1C">
        <w:t>ställdes</w:t>
      </w:r>
      <w:r>
        <w:t xml:space="preserve"> till intervjupersonen vid intervjutillfället är en annan faktor som skulle kunna påverka resultatet. Framtida studier skulle gynnas av att utöka antal</w:t>
      </w:r>
      <w:r w:rsidR="00C14F1C">
        <w:t>et</w:t>
      </w:r>
      <w:r>
        <w:t xml:space="preserve"> frågor som korresponderar till de undersökta modellerna, ett flertal nyckelpersoner som utvecklar frågarna tillsammans, samt intervju</w:t>
      </w:r>
      <w:r w:rsidR="00C14F1C">
        <w:t>er</w:t>
      </w:r>
      <w:r>
        <w:t xml:space="preserve"> med åtskilliga på Grade som utvecklar kurser utöver den pedagogiska ansvarige.</w:t>
      </w:r>
      <w:r w:rsidR="007E3F69">
        <w:t xml:space="preserve"> </w:t>
      </w:r>
      <w:r w:rsidR="008227FA">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w:t>
      </w:r>
      <w:r w:rsidR="00AC7484">
        <w:lastRenderedPageBreak/>
        <w:t>till ett mer konkret svar angående vilke</w:t>
      </w:r>
      <w:r w:rsidR="00C14F1C">
        <w:t>t</w:t>
      </w:r>
      <w:r w:rsidR="00AC7484">
        <w:t xml:space="preserve"> av de två perspektiv</w:t>
      </w:r>
      <w:r w:rsidR="00047160">
        <w:t>en som</w:t>
      </w:r>
      <w:r w:rsidR="00AC7484">
        <w:t xml:space="preserve"> passar bäst i Grades pedagogi</w:t>
      </w:r>
      <w:r w:rsidR="006D6C38">
        <w:t>ska riktlinjer</w:t>
      </w:r>
      <w:r w:rsidR="00AC7484">
        <w:t xml:space="preserve">. </w:t>
      </w:r>
    </w:p>
    <w:p w14:paraId="0D3BB99D" w14:textId="77777777" w:rsidR="00482F2B" w:rsidRPr="00D970EE" w:rsidRDefault="00482F2B" w:rsidP="00CA1731">
      <w:pPr>
        <w:spacing w:line="480" w:lineRule="auto"/>
        <w:jc w:val="both"/>
      </w:pPr>
    </w:p>
    <w:p w14:paraId="29DD2C19" w14:textId="77777777" w:rsidR="00DC0653" w:rsidRDefault="00710303" w:rsidP="00CA1731">
      <w:pPr>
        <w:spacing w:line="480" w:lineRule="auto"/>
        <w:jc w:val="both"/>
      </w:pPr>
      <w:r>
        <w:t>Resultatet</w:t>
      </w:r>
      <w:r w:rsidR="00864EC1">
        <w:t xml:space="preserve"> från </w:t>
      </w:r>
      <w:r w:rsidR="0075412A">
        <w:t>i</w:t>
      </w:r>
      <w:r w:rsidR="000A2398">
        <w:t xml:space="preserve">ntervjun </w:t>
      </w:r>
      <w:r w:rsidR="00B37533">
        <w:t>gav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w:t>
      </w:r>
      <w:r w:rsidR="00C14F1C">
        <w:t>a</w:t>
      </w:r>
      <w:r w:rsidR="00457C43">
        <w:t xml:space="preserve"> poäng</w:t>
      </w:r>
      <w:r w:rsidR="00C14F1C">
        <w:t>en</w:t>
      </w:r>
      <w:r w:rsidR="00457C43">
        <w:t xml:space="preserve">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 xml:space="preserve">de </w:t>
      </w:r>
      <w:r w:rsidR="00C14F1C">
        <w:t>miss</w:t>
      </w:r>
      <w:r w:rsidR="00513716">
        <w:t>lyckas med implementering</w:t>
      </w:r>
      <w:r w:rsidR="00891246">
        <w:t xml:space="preserve">. </w:t>
      </w:r>
      <w:r w:rsidR="00B566A4">
        <w:t xml:space="preserve">Enligt intervjuresultatet visar det </w:t>
      </w:r>
      <w:r w:rsidR="00F358E4">
        <w:t xml:space="preserve">sig </w:t>
      </w:r>
      <w:r w:rsidR="00B566A4">
        <w:t>att Gr</w:t>
      </w:r>
      <w:r w:rsidR="00C46D9D">
        <w:t xml:space="preserve">ade prioriterar dessa faser men </w:t>
      </w:r>
      <w:r w:rsidR="00C14F1C">
        <w:t>problemet ligger i implementeringen</w:t>
      </w:r>
      <w:r w:rsidR="00AC7484">
        <w:t xml:space="preserve">.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p>
    <w:p w14:paraId="051234CE" w14:textId="77777777" w:rsidR="00DC0653" w:rsidRDefault="00DC0653" w:rsidP="00CA1731">
      <w:pPr>
        <w:spacing w:line="480" w:lineRule="auto"/>
        <w:jc w:val="both"/>
      </w:pPr>
    </w:p>
    <w:p w14:paraId="6EC2CD66" w14:textId="458C397F" w:rsidR="00807816" w:rsidRDefault="00197B05" w:rsidP="00CA1731">
      <w:pPr>
        <w:spacing w:line="480" w:lineRule="auto"/>
        <w:jc w:val="both"/>
        <w:rPr>
          <w:rFonts w:eastAsia="Times New Roman" w:cs="Arial"/>
          <w:color w:val="222222"/>
          <w:shd w:val="clear" w:color="auto" w:fill="FFFFFF"/>
        </w:rPr>
      </w:pPr>
      <w:r>
        <w:t xml:space="preserve">I </w:t>
      </w:r>
      <w:r w:rsidR="00BA3DCC">
        <w:t xml:space="preserve">utvärderingen av kurserna enligt DIM </w:t>
      </w:r>
      <w:r w:rsidR="001D42D7">
        <w:t>finns det påtagliga faktorer som</w:t>
      </w:r>
      <w:r w:rsidR="00BA3DCC">
        <w:t xml:space="preserve"> kan ha påverkat utvärderingsresultatet</w:t>
      </w:r>
      <w:r w:rsidR="00C02FBE">
        <w:t>, till exempel a</w:t>
      </w:r>
      <w:r w:rsidR="00D23CFF">
        <w:t xml:space="preserve">ntalet påståenden i utvärderingen och utformningen av </w:t>
      </w:r>
      <w:r w:rsidR="00C02FBE">
        <w:t>dessa</w:t>
      </w:r>
      <w:r w:rsidR="00D23CFF">
        <w:t xml:space="preserve">. Framförallt kan det ge ett </w:t>
      </w:r>
      <w:r w:rsidR="00C02FBE">
        <w:t xml:space="preserve">mer </w:t>
      </w:r>
      <w:r w:rsidR="002700E0">
        <w:t>till</w:t>
      </w:r>
      <w:r w:rsidR="00C02FBE">
        <w:t>förlitligt</w:t>
      </w:r>
      <w:r w:rsidR="00D23CFF">
        <w:t xml:space="preserve"> resultat om flera personer </w:t>
      </w:r>
      <w:r w:rsidR="00C02FBE">
        <w:t xml:space="preserve">formulerar </w:t>
      </w:r>
      <w:r w:rsidR="00D23CFF">
        <w:t xml:space="preserve">påståenden. </w:t>
      </w:r>
      <w:r w:rsidR="006A08E7">
        <w:t>Utvärdering</w:t>
      </w:r>
      <w:r w:rsidR="00F358E4">
        <w:t>en</w:t>
      </w:r>
      <w:r w:rsidR="006A08E7">
        <w:t xml:space="preserve"> genomfördes av </w:t>
      </w:r>
      <w:r w:rsidR="00DC3FA6">
        <w:t>endast en person</w:t>
      </w:r>
      <w:r w:rsidR="00F358E4">
        <w:t>, vilket riskera</w:t>
      </w:r>
      <w:r w:rsidR="00C02FBE">
        <w:t>r</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w:t>
      </w:r>
      <w:r w:rsidR="00CE7FDF">
        <w:t>e</w:t>
      </w:r>
      <w:r w:rsidR="00431498">
        <w:t>l</w:t>
      </w:r>
      <w:r w:rsidR="00CE7FDF">
        <w:t>t</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proofErr w:type="spellStart"/>
      <w:r w:rsidR="00807816">
        <w:t>Kocadere</w:t>
      </w:r>
      <w:proofErr w:type="spellEnd"/>
      <w:r w:rsidR="00807816">
        <w:t xml:space="preserve"> &amp; </w:t>
      </w:r>
      <w:proofErr w:type="spellStart"/>
      <w:r w:rsidR="00807816">
        <w:t>Ozgen</w:t>
      </w:r>
      <w:proofErr w:type="spellEnd"/>
      <w:r w:rsidR="004C1459">
        <w:t xml:space="preserve"> </w:t>
      </w:r>
      <w:r w:rsidR="00A362AF">
        <w:rPr>
          <w:rFonts w:eastAsia="Times New Roman" w:cs="Arial"/>
          <w:color w:val="222222"/>
          <w:shd w:val="clear" w:color="auto" w:fill="FFFFFF"/>
        </w:rPr>
        <w:t xml:space="preserve">har </w:t>
      </w:r>
      <w:r w:rsidR="00DD6FAA">
        <w:rPr>
          <w:rFonts w:eastAsia="Times New Roman" w:cs="Arial"/>
          <w:color w:val="222222"/>
          <w:shd w:val="clear" w:color="auto" w:fill="FFFFFF"/>
        </w:rPr>
        <w:t xml:space="preserve">låtit </w:t>
      </w:r>
      <w:r w:rsidR="00ED39A7">
        <w:rPr>
          <w:rFonts w:eastAsia="Times New Roman" w:cs="Arial"/>
          <w:color w:val="222222"/>
          <w:shd w:val="clear" w:color="auto" w:fill="FFFFFF"/>
        </w:rPr>
        <w:t xml:space="preserve">studenter utföra en kursevaluering </w:t>
      </w:r>
      <w:r w:rsidR="00A362AF">
        <w:rPr>
          <w:rFonts w:eastAsia="Times New Roman" w:cs="Arial"/>
          <w:color w:val="222222"/>
          <w:shd w:val="clear" w:color="auto" w:fill="FFFFFF"/>
        </w:rPr>
        <w:t>utifrån en pedagogisk modell</w:t>
      </w:r>
      <w:r w:rsidR="008105E2">
        <w:rPr>
          <w:rFonts w:eastAsia="Times New Roman" w:cs="Arial"/>
          <w:color w:val="222222"/>
          <w:shd w:val="clear" w:color="auto" w:fill="FFFFFF"/>
        </w:rPr>
        <w:t xml:space="preserve"> </w:t>
      </w:r>
      <w:r w:rsidR="008105E2">
        <w:rPr>
          <w:rFonts w:eastAsia="Times New Roman" w:cs="Arial"/>
          <w:color w:val="222222"/>
          <w:shd w:val="clear" w:color="auto" w:fill="FFFFFF"/>
        </w:rPr>
        <w:fldChar w:fldCharType="begin"/>
      </w:r>
      <w:r w:rsidR="008105E2">
        <w:rPr>
          <w:rFonts w:eastAsia="Times New Roman" w:cs="Arial"/>
          <w:color w:val="222222"/>
          <w:shd w:val="clear" w:color="auto" w:fill="FFFFFF"/>
        </w:rPr>
        <w:instrText xml:space="preserve"> ADDIN ZOTERO_ITEM CSL_CITATION {"citationID":"RADbcoVy","properties":{"formattedCitation":"(Kocadere &amp; Ozgen, 2012)","plainCitation":"(Kocadere &amp; Ozgen, 2012)","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8105E2">
        <w:rPr>
          <w:rFonts w:eastAsia="Times New Roman" w:cs="Arial"/>
          <w:color w:val="222222"/>
          <w:shd w:val="clear" w:color="auto" w:fill="FFFFFF"/>
        </w:rPr>
        <w:fldChar w:fldCharType="separate"/>
      </w:r>
      <w:r w:rsidR="008105E2" w:rsidRPr="008105E2">
        <w:rPr>
          <w:rFonts w:cs="Times New Roman"/>
          <w:szCs w:val="24"/>
        </w:rPr>
        <w:t>(Kocadere &amp; Ozgen, 2012)</w:t>
      </w:r>
      <w:r w:rsidR="008105E2">
        <w:rPr>
          <w:rFonts w:eastAsia="Times New Roman" w:cs="Arial"/>
          <w:color w:val="222222"/>
          <w:shd w:val="clear" w:color="auto" w:fill="FFFFFF"/>
        </w:rPr>
        <w:fldChar w:fldCharType="end"/>
      </w:r>
      <w:r w:rsidR="008105E2">
        <w:rPr>
          <w:rFonts w:eastAsia="Times New Roman" w:cs="Arial"/>
          <w:color w:val="222222"/>
          <w:shd w:val="clear" w:color="auto" w:fill="FFFFFF"/>
        </w:rPr>
        <w:t xml:space="preserve">. </w:t>
      </w:r>
      <w:r w:rsidR="00DD61A8">
        <w:rPr>
          <w:rFonts w:eastAsia="Times New Roman" w:cs="Arial"/>
          <w:color w:val="222222"/>
          <w:shd w:val="clear" w:color="auto" w:fill="FFFFFF"/>
        </w:rPr>
        <w:t xml:space="preserve">En likvärdig poängskala som </w:t>
      </w:r>
      <w:proofErr w:type="gramStart"/>
      <w:r w:rsidR="00DD6FAA">
        <w:rPr>
          <w:rFonts w:eastAsia="Times New Roman" w:cs="Arial"/>
          <w:color w:val="222222"/>
          <w:shd w:val="clear" w:color="auto" w:fill="FFFFFF"/>
        </w:rPr>
        <w:t>nyttjats</w:t>
      </w:r>
      <w:proofErr w:type="gramEnd"/>
      <w:r w:rsidR="00DD6FAA">
        <w:rPr>
          <w:rFonts w:eastAsia="Times New Roman" w:cs="Arial"/>
          <w:color w:val="222222"/>
          <w:shd w:val="clear" w:color="auto" w:fill="FFFFFF"/>
        </w:rPr>
        <w:t xml:space="preserve"> </w:t>
      </w:r>
      <w:r w:rsidR="00DD61A8">
        <w:rPr>
          <w:rFonts w:eastAsia="Times New Roman" w:cs="Arial"/>
          <w:color w:val="222222"/>
          <w:shd w:val="clear" w:color="auto" w:fill="FFFFFF"/>
        </w:rPr>
        <w:t>i denna studie användes för att poängsätta hur väl kursens tillvägagångssätt passar in med modellkriterier</w:t>
      </w:r>
      <w:r w:rsidR="00DD6FAA">
        <w:rPr>
          <w:rFonts w:eastAsia="Times New Roman" w:cs="Arial"/>
          <w:color w:val="222222"/>
          <w:shd w:val="clear" w:color="auto" w:fill="FFFFFF"/>
        </w:rPr>
        <w:t>na</w:t>
      </w:r>
      <w:r w:rsidR="00DD61A8">
        <w:rPr>
          <w:rFonts w:eastAsia="Times New Roman" w:cs="Arial"/>
          <w:color w:val="222222"/>
          <w:shd w:val="clear" w:color="auto" w:fill="FFFFFF"/>
        </w:rPr>
        <w:t xml:space="preserve">. </w:t>
      </w:r>
      <w:r w:rsidR="002700E0">
        <w:rPr>
          <w:rFonts w:eastAsia="Times New Roman" w:cs="Arial"/>
          <w:color w:val="222222"/>
          <w:shd w:val="clear" w:color="auto" w:fill="FFFFFF"/>
        </w:rPr>
        <w:t xml:space="preserve">Studien av </w:t>
      </w:r>
      <w:proofErr w:type="spellStart"/>
      <w:r w:rsidR="00807816">
        <w:t>Kocadere</w:t>
      </w:r>
      <w:proofErr w:type="spellEnd"/>
      <w:r w:rsidR="00807816">
        <w:t xml:space="preserve"> &amp; </w:t>
      </w:r>
      <w:proofErr w:type="spellStart"/>
      <w:r w:rsidR="00807816">
        <w:t>Ozgen</w:t>
      </w:r>
      <w:proofErr w:type="spellEnd"/>
      <w:r w:rsidR="00B54B08">
        <w:t xml:space="preserve"> (2012)</w:t>
      </w:r>
      <w:r w:rsidR="00807816">
        <w:t xml:space="preserve"> </w:t>
      </w:r>
      <w:r w:rsidR="002700E0">
        <w:t>h</w:t>
      </w:r>
      <w:r w:rsidR="003475D1">
        <w:t xml:space="preserve">ar </w:t>
      </w:r>
      <w:r w:rsidR="00807816">
        <w:t>däremot bara 6 frågor som representera</w:t>
      </w:r>
      <w:r w:rsidR="00C74489">
        <w:t>r</w:t>
      </w:r>
      <w:r w:rsidR="00807816">
        <w:t xml:space="preserve"> modellkriterierna och de är inte uppdelade utefter modell-fas eller element</w:t>
      </w:r>
      <w:r w:rsidR="003475D1">
        <w:t>.</w:t>
      </w:r>
      <w:r w:rsidR="00807816">
        <w:t xml:space="preserve"> </w:t>
      </w:r>
      <w:r w:rsidR="003475D1">
        <w:t>Därför saknar studien</w:t>
      </w:r>
      <w:r w:rsidR="00807816">
        <w:t xml:space="preserve"> </w:t>
      </w:r>
      <w:r w:rsidR="003475D1">
        <w:t>underlag för</w:t>
      </w:r>
      <w:r w:rsidR="00807816">
        <w:t xml:space="preserve"> att ge förslag till specifika </w:t>
      </w:r>
      <w:r w:rsidR="003475D1">
        <w:t>kurs</w:t>
      </w:r>
      <w:r w:rsidR="00807816">
        <w:t>förbättringar.</w:t>
      </w:r>
      <w:r w:rsidR="003475D1">
        <w:t xml:space="preserve"> Dessutom, med tanke på poängspridningen som observeras i denna studie med</w:t>
      </w:r>
      <w:r w:rsidR="00DD6FAA">
        <w:t xml:space="preserve"> totalt</w:t>
      </w:r>
      <w:r w:rsidR="003475D1">
        <w:t xml:space="preserve"> 17 frågor, skulle deras studieupplägg gynnas av ett flertal frågor. </w:t>
      </w:r>
    </w:p>
    <w:p w14:paraId="211E84E5" w14:textId="77777777" w:rsidR="00C67B0B" w:rsidRDefault="00C67B0B" w:rsidP="00CA1731">
      <w:pPr>
        <w:spacing w:line="480" w:lineRule="auto"/>
        <w:jc w:val="both"/>
      </w:pPr>
    </w:p>
    <w:p w14:paraId="04042C3D" w14:textId="3F268530" w:rsidR="003475EE" w:rsidRDefault="00667FC8" w:rsidP="00CA1731">
      <w:pPr>
        <w:spacing w:line="480" w:lineRule="auto"/>
        <w:jc w:val="both"/>
      </w:pPr>
      <w:r>
        <w:lastRenderedPageBreak/>
        <w:t>Det är inte nödvändigtvis</w:t>
      </w:r>
      <w:r w:rsidR="00DD6FAA">
        <w:t xml:space="preserve"> så</w:t>
      </w:r>
      <w:r>
        <w:t xml:space="preserve"> att</w:t>
      </w:r>
      <w:r w:rsidR="00DD6FAA">
        <w:t xml:space="preserve"> </w:t>
      </w:r>
      <w:r>
        <w:t xml:space="preserve">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w:t>
      </w:r>
      <w:r w:rsidR="00DD6FAA">
        <w:t xml:space="preserve">användas </w:t>
      </w:r>
      <w:r>
        <w:t xml:space="preserve">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w:t>
      </w:r>
      <w:r w:rsidR="00DD6FAA">
        <w:t xml:space="preserve"> specifik</w:t>
      </w:r>
      <w:r w:rsidR="0089225C">
        <w:t xml:space="preserve"> </w:t>
      </w:r>
      <w:r w:rsidR="00590E58">
        <w:t>pedagogisk</w:t>
      </w:r>
      <w:r w:rsidR="002B1E41">
        <w:t xml:space="preserve"> modell för varje kurs.</w:t>
      </w:r>
      <w:r w:rsidR="00ED77BB">
        <w:t xml:space="preserve"> Om fler kurser </w:t>
      </w:r>
      <w:r w:rsidR="008A57EE">
        <w:t xml:space="preserve">utvärderades </w:t>
      </w:r>
      <w:r w:rsidR="00ED77BB">
        <w:t xml:space="preserve">skulle </w:t>
      </w:r>
      <w:r w:rsidR="00295C27">
        <w:t>det</w:t>
      </w:r>
      <w:r w:rsidR="007E6083">
        <w:t xml:space="preserve"> </w:t>
      </w:r>
      <w:r w:rsidR="000152C2">
        <w:t>eventuellt visa</w:t>
      </w:r>
      <w:r w:rsidR="00295C27">
        <w:t xml:space="preserve"> att</w:t>
      </w:r>
      <w:r w:rsidR="000152C2">
        <w:t xml:space="preserve">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DD6FAA">
        <w:t xml:space="preserve">stort </w:t>
      </w:r>
      <w:r w:rsidR="00674577">
        <w:t>emellan Grades kur</w:t>
      </w:r>
      <w:r>
        <w:t>ser,</w:t>
      </w:r>
      <w:r w:rsidR="000152C2">
        <w:t xml:space="preserve"> </w:t>
      </w:r>
      <w:r w:rsidR="007E6083">
        <w:t xml:space="preserve">är rekommendationen att </w:t>
      </w:r>
      <w:r w:rsidR="000152C2">
        <w:t xml:space="preserve">Grade </w:t>
      </w:r>
      <w:r w:rsidR="007E6083">
        <w:t xml:space="preserve">förblir </w:t>
      </w:r>
      <w:r w:rsidR="000152C2">
        <w:t>uppmärksamma</w:t>
      </w:r>
      <w:r w:rsidR="00DD6FAA">
        <w:t xml:space="preserve"> på</w:t>
      </w:r>
      <w:r w:rsidR="000152C2">
        <w:t xml:space="preserve"> om deras nya kunder har </w:t>
      </w:r>
      <w:r w:rsidR="00674577">
        <w:t>specifika</w:t>
      </w:r>
      <w:r w:rsidR="007E6083">
        <w:t xml:space="preserve"> behov, och </w:t>
      </w:r>
      <w:r w:rsidR="00DD6FAA">
        <w:t>om</w:t>
      </w:r>
      <w:r w:rsidR="007E6083">
        <w:t xml:space="preserve"> en</w:t>
      </w:r>
      <w:r w:rsidR="000152C2">
        <w:t xml:space="preserve"> implementerad modell</w:t>
      </w:r>
      <w:r w:rsidR="00DD6FAA">
        <w:t xml:space="preserve"> </w:t>
      </w:r>
      <w:r w:rsidR="000152C2">
        <w:t>skulle</w:t>
      </w:r>
      <w:r w:rsidR="006652B4">
        <w:t xml:space="preserve"> vara </w:t>
      </w:r>
      <w:r w:rsidR="00DD6FAA">
        <w:t>o</w:t>
      </w:r>
      <w:r w:rsidR="006652B4">
        <w:t>lämplig.</w:t>
      </w:r>
    </w:p>
    <w:p w14:paraId="7EE4CB86" w14:textId="4EA7CA67" w:rsidR="00D877C8" w:rsidRDefault="00D877C8"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17" w:name="_Toc414719175"/>
      <w:r w:rsidRPr="004E58AD">
        <w:t>Tack</w:t>
      </w:r>
      <w:bookmarkEnd w:id="17"/>
    </w:p>
    <w:p w14:paraId="78DAD096" w14:textId="0808D68B" w:rsidR="00F81DA7" w:rsidRDefault="00E97FC1" w:rsidP="004E6A58">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4450E6">
        <w:t xml:space="preserve">Jag tackar Elin Edsbäcker för noga korrekturläsning.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r w:rsidR="00F81DA7">
        <w:br w:type="page"/>
      </w:r>
    </w:p>
    <w:p w14:paraId="22452D54" w14:textId="0FE380E1" w:rsidR="00865EB8" w:rsidRPr="004E58AD" w:rsidRDefault="00850895" w:rsidP="009D27B3">
      <w:pPr>
        <w:pStyle w:val="Heading11"/>
      </w:pPr>
      <w:bookmarkStart w:id="18" w:name="_Toc391456186"/>
      <w:bookmarkStart w:id="19" w:name="_Toc414719176"/>
      <w:bookmarkEnd w:id="18"/>
      <w:r w:rsidRPr="004E58AD">
        <w:lastRenderedPageBreak/>
        <w:t>Referenser</w:t>
      </w:r>
      <w:bookmarkEnd w:id="19"/>
    </w:p>
    <w:p w14:paraId="420CDAA2" w14:textId="77777777" w:rsidR="008105E2" w:rsidRDefault="008105E2">
      <w:pPr>
        <w:widowControl w:val="0"/>
        <w:autoSpaceDE w:val="0"/>
        <w:autoSpaceDN w:val="0"/>
        <w:adjustRightInd w:val="0"/>
        <w:rPr>
          <w:rFonts w:cs="Times New Roman"/>
          <w:szCs w:val="24"/>
        </w:rPr>
      </w:pPr>
      <w:r>
        <w:fldChar w:fldCharType="begin"/>
      </w:r>
      <w:r>
        <w:instrText xml:space="preserve"> ADDIN ZOTERO_BIBL {"uncited":[],"omitted":[],"custom":[]} CSL_BIBLIOGRAPHY </w:instrText>
      </w:r>
      <w:r>
        <w:fldChar w:fldCharType="separate"/>
      </w:r>
      <w:r w:rsidRPr="008105E2">
        <w:rPr>
          <w:rFonts w:cs="Times New Roman"/>
          <w:szCs w:val="24"/>
        </w:rPr>
        <w:t xml:space="preserve">Businessreflex. (2016, December 2). E-learning – mer lärande på effektivare sätt? </w:t>
      </w:r>
      <w:r w:rsidRPr="00D5700F">
        <w:rPr>
          <w:rFonts w:cs="Times New Roman"/>
          <w:szCs w:val="24"/>
          <w:lang w:val="en-GB"/>
        </w:rPr>
        <w:t>Retrieved</w:t>
      </w:r>
      <w:r w:rsidRPr="008105E2">
        <w:rPr>
          <w:rFonts w:cs="Times New Roman"/>
          <w:szCs w:val="24"/>
        </w:rPr>
        <w:t xml:space="preserve"> August 31, 2018, from goo.gl/SbUuNe</w:t>
      </w:r>
    </w:p>
    <w:p w14:paraId="2AD45B2E" w14:textId="77777777" w:rsidR="008105E2" w:rsidRPr="008105E2" w:rsidRDefault="008105E2">
      <w:pPr>
        <w:widowControl w:val="0"/>
        <w:autoSpaceDE w:val="0"/>
        <w:autoSpaceDN w:val="0"/>
        <w:adjustRightInd w:val="0"/>
        <w:rPr>
          <w:rFonts w:cs="Times New Roman"/>
          <w:szCs w:val="24"/>
        </w:rPr>
      </w:pPr>
    </w:p>
    <w:p w14:paraId="022C3DB7"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Carlberg, N. (2017, March 5). Branschanalys e-learning Sverige 2015. </w:t>
      </w:r>
      <w:r w:rsidRPr="00D5700F">
        <w:rPr>
          <w:rFonts w:cs="Times New Roman"/>
          <w:szCs w:val="24"/>
          <w:lang w:val="en-GB"/>
        </w:rPr>
        <w:t xml:space="preserve">Retrieved October </w:t>
      </w:r>
      <w:r w:rsidRPr="008105E2">
        <w:rPr>
          <w:rFonts w:cs="Times New Roman"/>
          <w:szCs w:val="24"/>
        </w:rPr>
        <w:t>7, 2018, from goo.gl/ZU9VLM</w:t>
      </w:r>
    </w:p>
    <w:p w14:paraId="056DCB54" w14:textId="77777777" w:rsidR="008105E2" w:rsidRPr="008105E2" w:rsidRDefault="008105E2">
      <w:pPr>
        <w:widowControl w:val="0"/>
        <w:autoSpaceDE w:val="0"/>
        <w:autoSpaceDN w:val="0"/>
        <w:adjustRightInd w:val="0"/>
        <w:rPr>
          <w:rFonts w:cs="Times New Roman"/>
          <w:szCs w:val="24"/>
        </w:rPr>
      </w:pPr>
    </w:p>
    <w:p w14:paraId="7648462E"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Clark, R. C., &amp; Mayer, R. E. (2012). </w:t>
      </w:r>
      <w:r w:rsidRPr="008105E2">
        <w:rPr>
          <w:rFonts w:cs="Times New Roman"/>
          <w:i/>
          <w:iCs/>
          <w:szCs w:val="24"/>
        </w:rPr>
        <w:t>Scenario-based e-Learning: Evidence-Based Guidelines for Online Workforce Learning</w:t>
      </w:r>
      <w:r w:rsidRPr="008105E2">
        <w:rPr>
          <w:rFonts w:cs="Times New Roman"/>
          <w:szCs w:val="24"/>
        </w:rPr>
        <w:t>. John Wiley &amp; Sons.</w:t>
      </w:r>
    </w:p>
    <w:p w14:paraId="601E034C" w14:textId="77777777" w:rsidR="008105E2" w:rsidRPr="008105E2" w:rsidRDefault="008105E2">
      <w:pPr>
        <w:widowControl w:val="0"/>
        <w:autoSpaceDE w:val="0"/>
        <w:autoSpaceDN w:val="0"/>
        <w:adjustRightInd w:val="0"/>
        <w:rPr>
          <w:rFonts w:cs="Times New Roman"/>
          <w:szCs w:val="24"/>
        </w:rPr>
      </w:pPr>
    </w:p>
    <w:p w14:paraId="4DB95576"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Conole, G., Dyke, M., Oliver, M., &amp; Seale, J. (2004). Mapping pedagogy and tools for effective learning design. </w:t>
      </w:r>
      <w:r w:rsidRPr="008105E2">
        <w:rPr>
          <w:rFonts w:cs="Times New Roman"/>
          <w:i/>
          <w:iCs/>
          <w:szCs w:val="24"/>
        </w:rPr>
        <w:t>Computers &amp; Education</w:t>
      </w:r>
      <w:r w:rsidRPr="008105E2">
        <w:rPr>
          <w:rFonts w:cs="Times New Roman"/>
          <w:szCs w:val="24"/>
        </w:rPr>
        <w:t xml:space="preserve">, </w:t>
      </w:r>
      <w:r w:rsidRPr="008105E2">
        <w:rPr>
          <w:rFonts w:cs="Times New Roman"/>
          <w:i/>
          <w:iCs/>
          <w:szCs w:val="24"/>
        </w:rPr>
        <w:t>43</w:t>
      </w:r>
      <w:r w:rsidRPr="008105E2">
        <w:rPr>
          <w:rFonts w:cs="Times New Roman"/>
          <w:szCs w:val="24"/>
        </w:rPr>
        <w:t>(1–2), 17–33. https://doi.org/10.1016/j.compedu.2003.12.018</w:t>
      </w:r>
    </w:p>
    <w:p w14:paraId="53EA7F95" w14:textId="77777777" w:rsidR="008105E2" w:rsidRPr="008105E2" w:rsidRDefault="008105E2">
      <w:pPr>
        <w:widowControl w:val="0"/>
        <w:autoSpaceDE w:val="0"/>
        <w:autoSpaceDN w:val="0"/>
        <w:adjustRightInd w:val="0"/>
        <w:rPr>
          <w:rFonts w:cs="Times New Roman"/>
          <w:szCs w:val="24"/>
        </w:rPr>
      </w:pPr>
    </w:p>
    <w:p w14:paraId="5A107F49"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Conole, Gráinne. (2010). </w:t>
      </w:r>
      <w:r w:rsidRPr="008105E2">
        <w:rPr>
          <w:rFonts w:cs="Times New Roman"/>
          <w:i/>
          <w:iCs/>
          <w:szCs w:val="24"/>
        </w:rPr>
        <w:t>Review of Pedagogical Models and their use in e-learning</w:t>
      </w:r>
      <w:r w:rsidRPr="008105E2">
        <w:rPr>
          <w:rFonts w:cs="Times New Roman"/>
          <w:szCs w:val="24"/>
        </w:rPr>
        <w:t>. Milton Keynes: Open University. Retrieved from goo.gl/AfBK7R</w:t>
      </w:r>
    </w:p>
    <w:p w14:paraId="1F6C2198" w14:textId="77777777" w:rsidR="008105E2" w:rsidRPr="008105E2" w:rsidRDefault="008105E2">
      <w:pPr>
        <w:widowControl w:val="0"/>
        <w:autoSpaceDE w:val="0"/>
        <w:autoSpaceDN w:val="0"/>
        <w:adjustRightInd w:val="0"/>
        <w:rPr>
          <w:rFonts w:cs="Times New Roman"/>
          <w:szCs w:val="24"/>
        </w:rPr>
      </w:pPr>
    </w:p>
    <w:p w14:paraId="45EFF12E"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Dabbagh, N. (2005). Pedagogical models for E-Learning: A theory-based design framework. In </w:t>
      </w:r>
      <w:r w:rsidRPr="008105E2">
        <w:rPr>
          <w:rFonts w:cs="Times New Roman"/>
          <w:i/>
          <w:iCs/>
          <w:szCs w:val="24"/>
        </w:rPr>
        <w:t>In International Journal of Technology in Teaching and Learning</w:t>
      </w:r>
      <w:r w:rsidRPr="008105E2">
        <w:rPr>
          <w:rFonts w:cs="Times New Roman"/>
          <w:szCs w:val="24"/>
        </w:rPr>
        <w:t xml:space="preserve"> (pp. 25–44).</w:t>
      </w:r>
    </w:p>
    <w:p w14:paraId="2F0DBA72" w14:textId="77777777" w:rsidR="008105E2" w:rsidRPr="008105E2" w:rsidRDefault="008105E2">
      <w:pPr>
        <w:widowControl w:val="0"/>
        <w:autoSpaceDE w:val="0"/>
        <w:autoSpaceDN w:val="0"/>
        <w:adjustRightInd w:val="0"/>
        <w:rPr>
          <w:rFonts w:cs="Times New Roman"/>
          <w:szCs w:val="24"/>
        </w:rPr>
      </w:pPr>
    </w:p>
    <w:p w14:paraId="21044D80"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Dalsgaard, C. (2005). Pedagogical quality in e-learning. </w:t>
      </w:r>
      <w:r w:rsidRPr="008105E2">
        <w:rPr>
          <w:rFonts w:cs="Times New Roman"/>
          <w:i/>
          <w:iCs/>
          <w:szCs w:val="24"/>
        </w:rPr>
        <w:t>Eleed</w:t>
      </w:r>
      <w:r w:rsidRPr="008105E2">
        <w:rPr>
          <w:rFonts w:cs="Times New Roman"/>
          <w:szCs w:val="24"/>
        </w:rPr>
        <w:t xml:space="preserve">, </w:t>
      </w:r>
      <w:r w:rsidRPr="008105E2">
        <w:rPr>
          <w:rFonts w:cs="Times New Roman"/>
          <w:i/>
          <w:iCs/>
          <w:szCs w:val="24"/>
        </w:rPr>
        <w:t>1</w:t>
      </w:r>
      <w:r w:rsidRPr="008105E2">
        <w:rPr>
          <w:rFonts w:cs="Times New Roman"/>
          <w:szCs w:val="24"/>
        </w:rPr>
        <w:t>(1). Retrieved from https://eleed.campussource.de/archive/1/78/index_html</w:t>
      </w:r>
    </w:p>
    <w:p w14:paraId="65B79B5F" w14:textId="77777777" w:rsidR="008105E2" w:rsidRPr="008105E2" w:rsidRDefault="008105E2">
      <w:pPr>
        <w:widowControl w:val="0"/>
        <w:autoSpaceDE w:val="0"/>
        <w:autoSpaceDN w:val="0"/>
        <w:adjustRightInd w:val="0"/>
        <w:rPr>
          <w:rFonts w:cs="Times New Roman"/>
          <w:szCs w:val="24"/>
        </w:rPr>
      </w:pPr>
    </w:p>
    <w:p w14:paraId="3D1DEE88"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de Jong, N., Verstegen, D. M. L., Tan, F. E. S., &amp; O’Connor, S. J. (2013). A comparison of classroom and online asynchronous problem-based learning for students undertaking statistics training as part of a Public Health Masters degree. </w:t>
      </w:r>
      <w:r w:rsidRPr="008105E2">
        <w:rPr>
          <w:rFonts w:cs="Times New Roman"/>
          <w:i/>
          <w:iCs/>
          <w:szCs w:val="24"/>
        </w:rPr>
        <w:t>Advances in Health Sciences Education: Theory and Practice</w:t>
      </w:r>
      <w:r w:rsidRPr="008105E2">
        <w:rPr>
          <w:rFonts w:cs="Times New Roman"/>
          <w:szCs w:val="24"/>
        </w:rPr>
        <w:t xml:space="preserve">, </w:t>
      </w:r>
      <w:r w:rsidRPr="008105E2">
        <w:rPr>
          <w:rFonts w:cs="Times New Roman"/>
          <w:i/>
          <w:iCs/>
          <w:szCs w:val="24"/>
        </w:rPr>
        <w:t>18</w:t>
      </w:r>
      <w:r w:rsidRPr="008105E2">
        <w:rPr>
          <w:rFonts w:cs="Times New Roman"/>
          <w:szCs w:val="24"/>
        </w:rPr>
        <w:t>(2), 245–264. https://doi.org/10.1007/s10459-012-9368-x</w:t>
      </w:r>
    </w:p>
    <w:p w14:paraId="2EFAA5E0" w14:textId="77777777" w:rsidR="008105E2" w:rsidRPr="008105E2" w:rsidRDefault="008105E2">
      <w:pPr>
        <w:widowControl w:val="0"/>
        <w:autoSpaceDE w:val="0"/>
        <w:autoSpaceDN w:val="0"/>
        <w:adjustRightInd w:val="0"/>
        <w:rPr>
          <w:rFonts w:cs="Times New Roman"/>
          <w:szCs w:val="24"/>
        </w:rPr>
      </w:pPr>
    </w:p>
    <w:p w14:paraId="4054B8BD" w14:textId="43A81069" w:rsidR="008105E2" w:rsidRDefault="008105E2">
      <w:pPr>
        <w:widowControl w:val="0"/>
        <w:autoSpaceDE w:val="0"/>
        <w:autoSpaceDN w:val="0"/>
        <w:adjustRightInd w:val="0"/>
        <w:rPr>
          <w:rFonts w:cs="Times New Roman"/>
          <w:szCs w:val="24"/>
        </w:rPr>
      </w:pPr>
      <w:r w:rsidRPr="008105E2">
        <w:rPr>
          <w:rFonts w:cs="Times New Roman"/>
          <w:szCs w:val="24"/>
        </w:rPr>
        <w:t xml:space="preserve">Engeström, Y. (1987). </w:t>
      </w:r>
      <w:r w:rsidRPr="008105E2">
        <w:rPr>
          <w:rFonts w:cs="Times New Roman"/>
          <w:i/>
          <w:iCs/>
          <w:szCs w:val="24"/>
        </w:rPr>
        <w:t>Learning by expanding: An activity-theoretical approach to developmental research</w:t>
      </w:r>
      <w:r w:rsidRPr="008105E2">
        <w:rPr>
          <w:rFonts w:cs="Times New Roman"/>
          <w:szCs w:val="24"/>
        </w:rPr>
        <w:t>. p</w:t>
      </w:r>
      <w:r>
        <w:rPr>
          <w:rFonts w:cs="Times New Roman"/>
          <w:szCs w:val="24"/>
        </w:rPr>
        <w:t>p</w:t>
      </w:r>
      <w:r w:rsidRPr="008105E2">
        <w:rPr>
          <w:rFonts w:cs="Times New Roman"/>
          <w:szCs w:val="24"/>
        </w:rPr>
        <w:t>. 78.</w:t>
      </w:r>
    </w:p>
    <w:p w14:paraId="255D102A" w14:textId="77777777" w:rsidR="008105E2" w:rsidRPr="008105E2" w:rsidRDefault="008105E2">
      <w:pPr>
        <w:widowControl w:val="0"/>
        <w:autoSpaceDE w:val="0"/>
        <w:autoSpaceDN w:val="0"/>
        <w:adjustRightInd w:val="0"/>
        <w:rPr>
          <w:rFonts w:cs="Times New Roman"/>
          <w:szCs w:val="24"/>
        </w:rPr>
      </w:pPr>
    </w:p>
    <w:p w14:paraId="0D4002A1"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European Union Reference Laboratories. (2001). </w:t>
      </w:r>
      <w:r w:rsidRPr="008105E2">
        <w:rPr>
          <w:rFonts w:cs="Times New Roman"/>
          <w:i/>
          <w:iCs/>
          <w:szCs w:val="24"/>
        </w:rPr>
        <w:t>eLearning : Designing Tomorrow’s Education An Interim Report</w:t>
      </w:r>
      <w:r w:rsidRPr="008105E2">
        <w:rPr>
          <w:rFonts w:cs="Times New Roman"/>
          <w:szCs w:val="24"/>
        </w:rPr>
        <w:t>. International Co-operation Europe Ltd: Commission Of The European Communities. Retrieved from goo.gl/nhn8QH</w:t>
      </w:r>
    </w:p>
    <w:p w14:paraId="7BB5111B" w14:textId="77777777" w:rsidR="008105E2" w:rsidRPr="008105E2" w:rsidRDefault="008105E2">
      <w:pPr>
        <w:widowControl w:val="0"/>
        <w:autoSpaceDE w:val="0"/>
        <w:autoSpaceDN w:val="0"/>
        <w:adjustRightInd w:val="0"/>
        <w:rPr>
          <w:rFonts w:cs="Times New Roman"/>
          <w:szCs w:val="24"/>
        </w:rPr>
      </w:pPr>
    </w:p>
    <w:p w14:paraId="6BB19767"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Kauchak, D. P., &amp; Eggen, P. D. (2011). </w:t>
      </w:r>
      <w:r w:rsidRPr="008105E2">
        <w:rPr>
          <w:rFonts w:cs="Times New Roman"/>
          <w:i/>
          <w:iCs/>
          <w:szCs w:val="24"/>
        </w:rPr>
        <w:t>Learning and teaching: research-based methods</w:t>
      </w:r>
      <w:r w:rsidRPr="008105E2">
        <w:rPr>
          <w:rFonts w:cs="Times New Roman"/>
          <w:szCs w:val="24"/>
        </w:rPr>
        <w:t>. Boston: Pearson.</w:t>
      </w:r>
    </w:p>
    <w:p w14:paraId="3A01A4E0" w14:textId="77777777" w:rsidR="008105E2" w:rsidRPr="008105E2" w:rsidRDefault="008105E2">
      <w:pPr>
        <w:widowControl w:val="0"/>
        <w:autoSpaceDE w:val="0"/>
        <w:autoSpaceDN w:val="0"/>
        <w:adjustRightInd w:val="0"/>
        <w:rPr>
          <w:rFonts w:cs="Times New Roman"/>
          <w:szCs w:val="24"/>
        </w:rPr>
      </w:pPr>
    </w:p>
    <w:p w14:paraId="170A3E1C" w14:textId="77777777" w:rsidR="008105E2" w:rsidRDefault="008105E2">
      <w:pPr>
        <w:widowControl w:val="0"/>
        <w:autoSpaceDE w:val="0"/>
        <w:autoSpaceDN w:val="0"/>
        <w:adjustRightInd w:val="0"/>
        <w:rPr>
          <w:rFonts w:cs="Times New Roman"/>
          <w:szCs w:val="24"/>
        </w:rPr>
      </w:pPr>
      <w:r w:rsidRPr="008105E2">
        <w:rPr>
          <w:rFonts w:cs="Times New Roman"/>
          <w:szCs w:val="24"/>
        </w:rPr>
        <w:t>Khalil, M. K., &amp; Elkhider, I. A. (2016). Applying learning theories and instructional design models for effective instruction | Advances in Physiology Education. Retrieved from https://www.physiology.org/doi/full/10.1152/advan.00138.2015?fbclid=IwAR2VUc3Gv25kiYfwDlXq6b567ZN4VFci6CP6cE5Y5EQw2yzmy5U5T-zGffU&amp;</w:t>
      </w:r>
    </w:p>
    <w:p w14:paraId="3FA2A46E" w14:textId="77777777" w:rsidR="008105E2" w:rsidRPr="008105E2" w:rsidRDefault="008105E2">
      <w:pPr>
        <w:widowControl w:val="0"/>
        <w:autoSpaceDE w:val="0"/>
        <w:autoSpaceDN w:val="0"/>
        <w:adjustRightInd w:val="0"/>
        <w:rPr>
          <w:rFonts w:cs="Times New Roman"/>
          <w:szCs w:val="24"/>
        </w:rPr>
      </w:pPr>
    </w:p>
    <w:p w14:paraId="7EFD7D07"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Kocadere, S. A., &amp; Ozgen, D. (2012). Assessment of Basic Design Course in Terms of Constructivist Learning Theory. </w:t>
      </w:r>
      <w:r w:rsidRPr="008105E2">
        <w:rPr>
          <w:rFonts w:cs="Times New Roman"/>
          <w:i/>
          <w:iCs/>
          <w:szCs w:val="24"/>
        </w:rPr>
        <w:t>Procedia - Social and Behavioral Sciences</w:t>
      </w:r>
      <w:r w:rsidRPr="008105E2">
        <w:rPr>
          <w:rFonts w:cs="Times New Roman"/>
          <w:szCs w:val="24"/>
        </w:rPr>
        <w:t xml:space="preserve">, </w:t>
      </w:r>
      <w:r w:rsidRPr="008105E2">
        <w:rPr>
          <w:rFonts w:cs="Times New Roman"/>
          <w:i/>
          <w:iCs/>
          <w:szCs w:val="24"/>
        </w:rPr>
        <w:t>51</w:t>
      </w:r>
      <w:r w:rsidRPr="008105E2">
        <w:rPr>
          <w:rFonts w:cs="Times New Roman"/>
          <w:szCs w:val="24"/>
        </w:rPr>
        <w:t>, 115–119. https://doi.org/10.1016/j.sbspro.2012.08.128</w:t>
      </w:r>
    </w:p>
    <w:p w14:paraId="1700630C" w14:textId="77777777" w:rsidR="008105E2" w:rsidRPr="008105E2" w:rsidRDefault="008105E2">
      <w:pPr>
        <w:widowControl w:val="0"/>
        <w:autoSpaceDE w:val="0"/>
        <w:autoSpaceDN w:val="0"/>
        <w:adjustRightInd w:val="0"/>
        <w:rPr>
          <w:rFonts w:cs="Times New Roman"/>
          <w:szCs w:val="24"/>
        </w:rPr>
      </w:pPr>
    </w:p>
    <w:p w14:paraId="5DB272F9"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Magliaro, S. G., Lockee, B. B., &amp; Burton, J. K. (2005). Direct instruction revisited: A key model for instructional technology. </w:t>
      </w:r>
      <w:r w:rsidRPr="008105E2">
        <w:rPr>
          <w:rFonts w:cs="Times New Roman"/>
          <w:i/>
          <w:iCs/>
          <w:szCs w:val="24"/>
        </w:rPr>
        <w:t>Educational Technology Research and Development</w:t>
      </w:r>
      <w:r w:rsidRPr="008105E2">
        <w:rPr>
          <w:rFonts w:cs="Times New Roman"/>
          <w:szCs w:val="24"/>
        </w:rPr>
        <w:t xml:space="preserve">, </w:t>
      </w:r>
      <w:r w:rsidRPr="008105E2">
        <w:rPr>
          <w:rFonts w:cs="Times New Roman"/>
          <w:i/>
          <w:iCs/>
          <w:szCs w:val="24"/>
        </w:rPr>
        <w:t>53</w:t>
      </w:r>
      <w:r w:rsidRPr="008105E2">
        <w:rPr>
          <w:rFonts w:cs="Times New Roman"/>
          <w:szCs w:val="24"/>
        </w:rPr>
        <w:t>(4), 41–55. https://doi.org/10.1007/BF02504684</w:t>
      </w:r>
    </w:p>
    <w:p w14:paraId="2277F11D" w14:textId="77777777" w:rsidR="008105E2" w:rsidRPr="008105E2" w:rsidRDefault="008105E2">
      <w:pPr>
        <w:widowControl w:val="0"/>
        <w:autoSpaceDE w:val="0"/>
        <w:autoSpaceDN w:val="0"/>
        <w:adjustRightInd w:val="0"/>
        <w:rPr>
          <w:rFonts w:cs="Times New Roman"/>
          <w:szCs w:val="24"/>
        </w:rPr>
      </w:pPr>
    </w:p>
    <w:p w14:paraId="21F196FF"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Malhotra, N. K., &amp; Birks, D. F. (2006). </w:t>
      </w:r>
      <w:r w:rsidRPr="008105E2">
        <w:rPr>
          <w:rFonts w:cs="Times New Roman"/>
          <w:i/>
          <w:iCs/>
          <w:szCs w:val="24"/>
        </w:rPr>
        <w:t>Marketing Research - An Applied Approach - European</w:t>
      </w:r>
      <w:r w:rsidRPr="008105E2">
        <w:rPr>
          <w:rFonts w:cs="Times New Roman"/>
          <w:szCs w:val="24"/>
        </w:rPr>
        <w:t xml:space="preserve"> (Updated Second European Edition). Prentice Hall, Inc., a Pearson Education company.</w:t>
      </w:r>
    </w:p>
    <w:p w14:paraId="29E4EDF9" w14:textId="77777777" w:rsidR="008105E2" w:rsidRPr="008105E2" w:rsidRDefault="008105E2">
      <w:pPr>
        <w:widowControl w:val="0"/>
        <w:autoSpaceDE w:val="0"/>
        <w:autoSpaceDN w:val="0"/>
        <w:adjustRightInd w:val="0"/>
        <w:rPr>
          <w:rFonts w:cs="Times New Roman"/>
          <w:szCs w:val="24"/>
        </w:rPr>
      </w:pPr>
    </w:p>
    <w:p w14:paraId="4C3A74A0" w14:textId="77777777" w:rsidR="008105E2" w:rsidRDefault="008105E2">
      <w:pPr>
        <w:widowControl w:val="0"/>
        <w:autoSpaceDE w:val="0"/>
        <w:autoSpaceDN w:val="0"/>
        <w:adjustRightInd w:val="0"/>
        <w:rPr>
          <w:rFonts w:cs="Times New Roman"/>
          <w:szCs w:val="24"/>
        </w:rPr>
      </w:pPr>
      <w:r w:rsidRPr="008105E2">
        <w:rPr>
          <w:rFonts w:cs="Times New Roman"/>
          <w:szCs w:val="24"/>
        </w:rPr>
        <w:lastRenderedPageBreak/>
        <w:t xml:space="preserve">Mayes, T., &amp; de Freitas, S. (2004). Review of e-learning theories, frameworks and models. </w:t>
      </w:r>
      <w:r w:rsidRPr="008105E2">
        <w:rPr>
          <w:rFonts w:cs="Times New Roman"/>
          <w:i/>
          <w:iCs/>
          <w:szCs w:val="24"/>
        </w:rPr>
        <w:t>JISC E-Learning Models Desk Study</w:t>
      </w:r>
      <w:r w:rsidRPr="008105E2">
        <w:rPr>
          <w:rFonts w:cs="Times New Roman"/>
          <w:szCs w:val="24"/>
        </w:rPr>
        <w:t>, (1).</w:t>
      </w:r>
    </w:p>
    <w:p w14:paraId="13C4E6B5" w14:textId="77777777" w:rsidR="008105E2" w:rsidRPr="008105E2" w:rsidRDefault="008105E2">
      <w:pPr>
        <w:widowControl w:val="0"/>
        <w:autoSpaceDE w:val="0"/>
        <w:autoSpaceDN w:val="0"/>
        <w:adjustRightInd w:val="0"/>
        <w:rPr>
          <w:rFonts w:cs="Times New Roman"/>
          <w:szCs w:val="24"/>
        </w:rPr>
      </w:pPr>
    </w:p>
    <w:p w14:paraId="7998FC9B"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Moraros, J., Islam, A., Yu, S., Banow, R., &amp; Schindelka, B. (2015). Flipping for success: evaluating the effectiveness of a novel teaching approach in a graduate level setting. </w:t>
      </w:r>
      <w:r w:rsidRPr="008105E2">
        <w:rPr>
          <w:rFonts w:cs="Times New Roman"/>
          <w:i/>
          <w:iCs/>
          <w:szCs w:val="24"/>
        </w:rPr>
        <w:t>BMC Medical Education</w:t>
      </w:r>
      <w:r w:rsidRPr="008105E2">
        <w:rPr>
          <w:rFonts w:cs="Times New Roman"/>
          <w:szCs w:val="24"/>
        </w:rPr>
        <w:t xml:space="preserve">, </w:t>
      </w:r>
      <w:r w:rsidRPr="008105E2">
        <w:rPr>
          <w:rFonts w:cs="Times New Roman"/>
          <w:i/>
          <w:iCs/>
          <w:szCs w:val="24"/>
        </w:rPr>
        <w:t>15</w:t>
      </w:r>
      <w:r w:rsidRPr="008105E2">
        <w:rPr>
          <w:rFonts w:cs="Times New Roman"/>
          <w:szCs w:val="24"/>
        </w:rPr>
        <w:t>. https://doi.org/10.1186/s12909-015-0317-2</w:t>
      </w:r>
    </w:p>
    <w:p w14:paraId="4DEC27D1" w14:textId="77777777" w:rsidR="008105E2" w:rsidRPr="008105E2" w:rsidRDefault="008105E2">
      <w:pPr>
        <w:widowControl w:val="0"/>
        <w:autoSpaceDE w:val="0"/>
        <w:autoSpaceDN w:val="0"/>
        <w:adjustRightInd w:val="0"/>
        <w:rPr>
          <w:rFonts w:cs="Times New Roman"/>
          <w:szCs w:val="24"/>
        </w:rPr>
      </w:pPr>
    </w:p>
    <w:p w14:paraId="7D1FC861"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Pange, A., &amp; Pange, J. (2011). Is E-learning Based On Learning Theories? A Literature Review. </w:t>
      </w:r>
      <w:r w:rsidRPr="008105E2">
        <w:rPr>
          <w:rFonts w:cs="Times New Roman"/>
          <w:i/>
          <w:iCs/>
          <w:szCs w:val="24"/>
        </w:rPr>
        <w:t>World Academy of Science, Engineering &amp; Technology</w:t>
      </w:r>
      <w:r w:rsidRPr="008105E2">
        <w:rPr>
          <w:rFonts w:cs="Times New Roman"/>
          <w:szCs w:val="24"/>
        </w:rPr>
        <w:t xml:space="preserve">, </w:t>
      </w:r>
      <w:r w:rsidRPr="008105E2">
        <w:rPr>
          <w:rFonts w:cs="Times New Roman"/>
          <w:i/>
          <w:iCs/>
          <w:szCs w:val="24"/>
        </w:rPr>
        <w:t>5</w:t>
      </w:r>
      <w:r w:rsidRPr="008105E2">
        <w:rPr>
          <w:rFonts w:cs="Times New Roman"/>
          <w:szCs w:val="24"/>
        </w:rPr>
        <w:t>(8).</w:t>
      </w:r>
    </w:p>
    <w:p w14:paraId="343FC4E3" w14:textId="77777777" w:rsidR="008105E2" w:rsidRPr="008105E2" w:rsidRDefault="008105E2">
      <w:pPr>
        <w:widowControl w:val="0"/>
        <w:autoSpaceDE w:val="0"/>
        <w:autoSpaceDN w:val="0"/>
        <w:adjustRightInd w:val="0"/>
        <w:rPr>
          <w:rFonts w:cs="Times New Roman"/>
          <w:szCs w:val="24"/>
        </w:rPr>
      </w:pPr>
    </w:p>
    <w:p w14:paraId="47573E07"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Vetenskapsrådet. (2002). </w:t>
      </w:r>
      <w:r w:rsidRPr="008105E2">
        <w:rPr>
          <w:rFonts w:cs="Times New Roman"/>
          <w:i/>
          <w:iCs/>
          <w:szCs w:val="24"/>
        </w:rPr>
        <w:t>Forskningsetiska principer inom humanistisk-samhällsvetenskaplig forskning.</w:t>
      </w:r>
      <w:r w:rsidRPr="008105E2">
        <w:rPr>
          <w:rFonts w:cs="Times New Roman"/>
          <w:szCs w:val="24"/>
        </w:rPr>
        <w:t xml:space="preserve"> Stockholm: Vetenskapsrådet.</w:t>
      </w:r>
    </w:p>
    <w:p w14:paraId="57FDA42D" w14:textId="77777777" w:rsidR="008105E2" w:rsidRPr="008105E2" w:rsidRDefault="008105E2">
      <w:pPr>
        <w:widowControl w:val="0"/>
        <w:autoSpaceDE w:val="0"/>
        <w:autoSpaceDN w:val="0"/>
        <w:adjustRightInd w:val="0"/>
        <w:rPr>
          <w:rFonts w:cs="Times New Roman"/>
          <w:szCs w:val="24"/>
        </w:rPr>
      </w:pPr>
    </w:p>
    <w:p w14:paraId="78F37811" w14:textId="77777777" w:rsidR="008105E2" w:rsidRPr="008105E2" w:rsidRDefault="008105E2">
      <w:pPr>
        <w:widowControl w:val="0"/>
        <w:autoSpaceDE w:val="0"/>
        <w:autoSpaceDN w:val="0"/>
        <w:adjustRightInd w:val="0"/>
        <w:rPr>
          <w:rFonts w:cs="Times New Roman"/>
          <w:szCs w:val="24"/>
        </w:rPr>
      </w:pPr>
      <w:r w:rsidRPr="008105E2">
        <w:rPr>
          <w:rFonts w:cs="Times New Roman"/>
          <w:szCs w:val="24"/>
        </w:rPr>
        <w:t xml:space="preserve">Yeh, Y.-C. (2009). Integrating e-learning into the Direct-instruction Model to enhance the effectiveness of critical-thinking instruction. </w:t>
      </w:r>
      <w:r w:rsidRPr="008105E2">
        <w:rPr>
          <w:rFonts w:cs="Times New Roman"/>
          <w:i/>
          <w:iCs/>
          <w:szCs w:val="24"/>
        </w:rPr>
        <w:t>Instructional Science</w:t>
      </w:r>
      <w:r w:rsidRPr="008105E2">
        <w:rPr>
          <w:rFonts w:cs="Times New Roman"/>
          <w:szCs w:val="24"/>
        </w:rPr>
        <w:t xml:space="preserve">, </w:t>
      </w:r>
      <w:r w:rsidRPr="008105E2">
        <w:rPr>
          <w:rFonts w:cs="Times New Roman"/>
          <w:i/>
          <w:iCs/>
          <w:szCs w:val="24"/>
        </w:rPr>
        <w:t>37</w:t>
      </w:r>
      <w:r w:rsidRPr="008105E2">
        <w:rPr>
          <w:rFonts w:cs="Times New Roman"/>
          <w:szCs w:val="24"/>
        </w:rPr>
        <w:t>(2), 185–203. Retrieved from goo.gl/Lo4tFB</w:t>
      </w:r>
    </w:p>
    <w:p w14:paraId="34026666" w14:textId="741EB71B" w:rsidR="00D45847" w:rsidRPr="004D2145" w:rsidRDefault="008105E2" w:rsidP="004D2145">
      <w:pPr>
        <w:spacing w:line="480" w:lineRule="auto"/>
        <w:rPr>
          <w:rFonts w:eastAsia="Times New Roman" w:cs="Times New Roman"/>
          <w:color w:val="222222"/>
          <w:shd w:val="clear" w:color="auto" w:fill="FFFFFF"/>
        </w:rPr>
      </w:pPr>
      <w:r>
        <w:fldChar w:fldCharType="end"/>
      </w:r>
      <w:r w:rsidR="00850895">
        <w:br w:type="page"/>
      </w:r>
    </w:p>
    <w:p w14:paraId="552823EF" w14:textId="352D9058" w:rsidR="00D45847" w:rsidRPr="00305D18" w:rsidRDefault="009F3187" w:rsidP="009D27B3">
      <w:pPr>
        <w:pStyle w:val="Heading11"/>
      </w:pPr>
      <w:bookmarkStart w:id="20" w:name="_Toc391456187"/>
      <w:bookmarkStart w:id="21" w:name="_Toc414719177"/>
      <w:bookmarkEnd w:id="20"/>
      <w:r w:rsidRPr="009F3187">
        <w:lastRenderedPageBreak/>
        <w:t>Bilagor</w:t>
      </w:r>
      <w:bookmarkEnd w:id="21"/>
      <w:r w:rsidR="00850895" w:rsidRPr="004E58AD">
        <w:t xml:space="preserve"> </w:t>
      </w:r>
    </w:p>
    <w:tbl>
      <w:tblPr>
        <w:tblStyle w:val="TableGrid"/>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Paragraph"/>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IntenseEmphasis"/>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IntenseEmphasis"/>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IntenseEmphasis"/>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Paragraph"/>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IntenseEmphasis"/>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IntenseEmphasis"/>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IntenseEmphasis"/>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Paragraph"/>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Paragraph"/>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22" w:name="_Toc391456188"/>
      <w:bookmarkEnd w:id="22"/>
      <w:r w:rsidRPr="00D01DE3">
        <w:rPr>
          <w:rStyle w:val="IntenseEmphasis"/>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841C75">
        <w:rPr>
          <w:rStyle w:val="FootnoteReference"/>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841C75">
        <w:rPr>
          <w:rStyle w:val="FootnoteReference"/>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IntenseEmphasis"/>
          <w:color w:val="00000A"/>
        </w:rPr>
      </w:pPr>
    </w:p>
    <w:p w14:paraId="1DDA57C4" w14:textId="51F728F2" w:rsidR="009F1170" w:rsidRDefault="00850895" w:rsidP="00DD12F3">
      <w:pPr>
        <w:rPr>
          <w:b/>
          <w:bCs/>
          <w:iCs/>
          <w:color w:val="00000A"/>
        </w:rPr>
      </w:pPr>
      <w:r w:rsidRPr="00D01DE3">
        <w:rPr>
          <w:rStyle w:val="IntenseEmphasis"/>
          <w:color w:val="00000A"/>
        </w:rPr>
        <w:t>Uppmuntra deltagande</w:t>
      </w:r>
    </w:p>
    <w:p w14:paraId="3B783260" w14:textId="40000C6B" w:rsidR="009F1170" w:rsidRDefault="00F16CB6" w:rsidP="004E58AD">
      <w:pPr>
        <w:rPr>
          <w:rFonts w:cs="Times New Roman"/>
        </w:rPr>
      </w:pPr>
      <w:r>
        <w:rPr>
          <w:rFonts w:eastAsia="Times New Roman" w:cs="Times New Roman"/>
          <w:color w:val="333333"/>
        </w:rPr>
        <w:t xml:space="preserve">6. </w:t>
      </w:r>
      <w:r w:rsidR="001906AE" w:rsidRPr="00BD0374">
        <w:rPr>
          <w:rFonts w:eastAsia="Times New Roman" w:cs="Times New Roman"/>
          <w:b/>
          <w:color w:val="333333"/>
        </w:rPr>
        <w:t>ATM/</w:t>
      </w:r>
      <w:r w:rsidR="00184373" w:rsidRPr="00BD0374">
        <w:rPr>
          <w:rStyle w:val="IntenseEmphasis"/>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841C75">
        <w:rPr>
          <w:rStyle w:val="FootnoteReference"/>
        </w:rPr>
        <w:footnoteReference w:id="3"/>
      </w:r>
      <w:r w:rsidR="00850895">
        <w:rPr>
          <w:rFonts w:eastAsia="Times New Roman" w:cs="Times New Roman"/>
          <w:color w:val="333333"/>
        </w:rPr>
        <w:t xml:space="preserve"> (kognitiva färdigheter) för att gestalta</w:t>
      </w:r>
      <w:r w:rsidR="00850895" w:rsidRPr="00841C75">
        <w:rPr>
          <w:rStyle w:val="FootnoteReference"/>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IntenseEmphasis"/>
          <w:color w:val="00000A"/>
        </w:rPr>
      </w:pPr>
    </w:p>
    <w:p w14:paraId="55D689E2" w14:textId="57848557" w:rsidR="00D45847" w:rsidRPr="009F1170" w:rsidRDefault="00850895" w:rsidP="004E58AD">
      <w:pPr>
        <w:rPr>
          <w:b/>
          <w:bCs/>
          <w:iCs/>
          <w:color w:val="00000A"/>
        </w:rPr>
      </w:pPr>
      <w:r w:rsidRPr="00622CDA">
        <w:rPr>
          <w:rStyle w:val="IntenseEmphasis"/>
          <w:color w:val="00000A"/>
        </w:rPr>
        <w:t xml:space="preserve">Kontext </w:t>
      </w:r>
      <w:r w:rsidR="00622CDA" w:rsidRPr="00A53F62">
        <w:rPr>
          <w:b/>
          <w:i/>
        </w:rPr>
        <w:t>&amp;</w:t>
      </w:r>
      <w:r w:rsidR="00622CDA" w:rsidRPr="00622CDA">
        <w:rPr>
          <w:rStyle w:val="IntenseEmphasis"/>
          <w:color w:val="00000A"/>
        </w:rPr>
        <w:t xml:space="preserve"> </w:t>
      </w:r>
      <w:r w:rsidRPr="00622CDA">
        <w:rPr>
          <w:rStyle w:val="IntenseEmphasis"/>
          <w:color w:val="00000A"/>
        </w:rPr>
        <w:t>riktlinjer</w:t>
      </w:r>
      <w:r w:rsidRPr="00D01DE3">
        <w:rPr>
          <w:rStyle w:val="IntenseEmphasis"/>
          <w:color w:val="00000A"/>
        </w:rPr>
        <w:t xml:space="preserve"> </w:t>
      </w:r>
    </w:p>
    <w:p w14:paraId="62B41A16" w14:textId="1365F493" w:rsidR="00304D18" w:rsidRDefault="00F16CB6" w:rsidP="00DD12F3">
      <w:pPr>
        <w:rPr>
          <w:rFonts w:cs="Times New Roman"/>
        </w:rPr>
      </w:pPr>
      <w:r>
        <w:rPr>
          <w:rStyle w:val="Emphasis"/>
          <w:rFonts w:cs="Times New Roman"/>
          <w:i w:val="0"/>
        </w:rPr>
        <w:t xml:space="preserve">8. </w:t>
      </w:r>
      <w:r w:rsidR="00304D18">
        <w:rPr>
          <w:rStyle w:val="IntenseEmphasis"/>
          <w:i w:val="0"/>
          <w:color w:val="00000A"/>
        </w:rPr>
        <w:t>ATM</w:t>
      </w:r>
      <w:r w:rsidR="00304D18">
        <w:rPr>
          <w:rStyle w:val="Emphasis"/>
          <w:rFonts w:cs="Times New Roman"/>
          <w:i w:val="0"/>
        </w:rPr>
        <w:t xml:space="preserve">: </w:t>
      </w:r>
      <w:r w:rsidR="00850895">
        <w:rPr>
          <w:rStyle w:val="Emphasis"/>
          <w:rFonts w:cs="Times New Roman"/>
          <w:i w:val="0"/>
        </w:rPr>
        <w:t>Hur viktigt är det att det genomförs en analys av studentens explicita och implicita normer</w:t>
      </w:r>
      <w:r w:rsidR="00850895" w:rsidRPr="00841C75">
        <w:rPr>
          <w:rStyle w:val="FootnoteReference"/>
        </w:rPr>
        <w:footnoteReference w:id="5"/>
      </w:r>
      <w:r w:rsidR="00850895">
        <w:rPr>
          <w:rStyle w:val="Emphasis"/>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Emphasis"/>
          <w:rFonts w:cs="Times New Roman"/>
          <w:i w:val="0"/>
        </w:rPr>
        <w:t xml:space="preserve">9. </w:t>
      </w:r>
      <w:r w:rsidR="00304D18" w:rsidRPr="00304D18">
        <w:rPr>
          <w:rStyle w:val="Emphasis"/>
          <w:rFonts w:cs="Times New Roman"/>
          <w:b/>
          <w:i w:val="0"/>
        </w:rPr>
        <w:t>KL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Emphasis"/>
          <w:rFonts w:cs="Times New Roman"/>
          <w:i w:val="0"/>
        </w:rPr>
        <w:t xml:space="preserve">10. </w:t>
      </w:r>
      <w:r w:rsidR="00304D18" w:rsidRPr="00304D18">
        <w:rPr>
          <w:rStyle w:val="Emphasis"/>
          <w:rFonts w:cs="Times New Roman"/>
          <w:b/>
          <w:i w:val="0"/>
        </w:rPr>
        <w:t>DI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lärandet genomförs med hjälp av övning och granskning</w:t>
      </w:r>
      <w:r w:rsidR="00850895" w:rsidRPr="00841C75">
        <w:rPr>
          <w:rStyle w:val="FootnoteReference"/>
        </w:rPr>
        <w:footnoteReference w:id="6"/>
      </w:r>
      <w:r w:rsidR="00850895">
        <w:rPr>
          <w:rStyle w:val="Emphasis"/>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Emphasis"/>
          <w:rFonts w:cs="Times New Roman"/>
          <w:i w:val="0"/>
        </w:rPr>
        <w:t xml:space="preserve">11. </w:t>
      </w:r>
      <w:r w:rsidR="00304D18">
        <w:rPr>
          <w:b/>
        </w:rPr>
        <w:t>DIM</w:t>
      </w:r>
      <w:r w:rsidR="00304D18">
        <w:rPr>
          <w:rStyle w:val="Emphasis"/>
          <w:rFonts w:cs="Times New Roman"/>
          <w:i w:val="0"/>
        </w:rPr>
        <w:t xml:space="preserve">: </w:t>
      </w:r>
      <w:r w:rsidR="00850895">
        <w:rPr>
          <w:rStyle w:val="Emphasis"/>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Emphasis"/>
          <w:rFonts w:cs="Times New Roman"/>
          <w:b/>
          <w:i w:val="0"/>
        </w:rPr>
        <w:t>KLM</w:t>
      </w:r>
      <w:r w:rsidR="00304D18">
        <w:rPr>
          <w:rStyle w:val="Emphasis"/>
          <w:rFonts w:cs="Times New Roman"/>
          <w:i w:val="0"/>
        </w:rPr>
        <w:t>:</w:t>
      </w:r>
      <w:r w:rsidR="00304D18">
        <w:rPr>
          <w:rStyle w:val="Emphasis"/>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IntenseEmphasis"/>
          <w:color w:val="00000A"/>
        </w:rPr>
      </w:pPr>
    </w:p>
    <w:p w14:paraId="671B8297" w14:textId="0F6CFA9C" w:rsidR="004E58AD" w:rsidRPr="009F1170" w:rsidRDefault="00850895" w:rsidP="004E58AD">
      <w:pPr>
        <w:rPr>
          <w:b/>
          <w:bCs/>
          <w:iCs/>
          <w:color w:val="00000A"/>
        </w:rPr>
      </w:pPr>
      <w:r w:rsidRPr="00D01DE3">
        <w:rPr>
          <w:rStyle w:val="IntenseEmphasis"/>
          <w:color w:val="00000A"/>
        </w:rPr>
        <w:t xml:space="preserve">Användarbarhet </w:t>
      </w:r>
      <w:r w:rsidR="00622CDA">
        <w:rPr>
          <w:rStyle w:val="IntenseEmphasis"/>
          <w:color w:val="00000A"/>
        </w:rPr>
        <w:t>&amp;</w:t>
      </w:r>
      <w:r w:rsidR="00622CDA" w:rsidRPr="00D01DE3">
        <w:rPr>
          <w:rStyle w:val="IntenseEmphasis"/>
          <w:color w:val="00000A"/>
        </w:rPr>
        <w:t xml:space="preserve"> </w:t>
      </w:r>
      <w:r w:rsidRPr="00D01DE3">
        <w:rPr>
          <w:rStyle w:val="IntenseEmphasis"/>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IntenseEmphasis"/>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IntenseEmphasis"/>
          <w:color w:val="00000A"/>
        </w:rPr>
      </w:pPr>
      <w:r>
        <w:rPr>
          <w:rStyle w:val="IntenseEmphasis"/>
          <w:color w:val="00000A"/>
        </w:rPr>
        <w:tab/>
      </w:r>
    </w:p>
    <w:p w14:paraId="41F6E5CC" w14:textId="2B2B6B7C" w:rsidR="00D45847" w:rsidRPr="00D01DE3" w:rsidRDefault="00850895" w:rsidP="004E58AD">
      <w:pPr>
        <w:rPr>
          <w:rStyle w:val="IntenseEmphasis"/>
          <w:color w:val="00000A"/>
        </w:rPr>
      </w:pPr>
      <w:r w:rsidRPr="00D01DE3">
        <w:rPr>
          <w:rStyle w:val="IntenseEmphasis"/>
          <w:color w:val="00000A"/>
        </w:rPr>
        <w:t>Samarbete</w:t>
      </w:r>
    </w:p>
    <w:p w14:paraId="549AD0B7" w14:textId="3F4E0FC4" w:rsidR="00A44BD4" w:rsidRDefault="00F16CB6" w:rsidP="004E58AD">
      <w:pPr>
        <w:pBdr>
          <w:bottom w:val="single" w:sz="6" w:space="1" w:color="auto"/>
        </w:pBdr>
        <w:rPr>
          <w:rFonts w:cs="Times New Roman"/>
        </w:rPr>
      </w:pPr>
      <w:r>
        <w:rPr>
          <w:rStyle w:val="IntenseEmphasis"/>
          <w:rFonts w:eastAsia="Times New Roman" w:cs="Times New Roman"/>
          <w:b w:val="0"/>
          <w:bCs w:val="0"/>
          <w:i w:val="0"/>
          <w:iCs w:val="0"/>
          <w:color w:val="333333"/>
        </w:rPr>
        <w:t xml:space="preserve">15. </w:t>
      </w:r>
      <w:r w:rsidR="001906AE" w:rsidRPr="00BD0374">
        <w:rPr>
          <w:rStyle w:val="IntenseEmphasis"/>
          <w:rFonts w:eastAsia="Times New Roman" w:cs="Times New Roman"/>
          <w:bCs w:val="0"/>
          <w:i w:val="0"/>
          <w:iCs w:val="0"/>
          <w:color w:val="333333"/>
        </w:rPr>
        <w:t>ATM/</w:t>
      </w:r>
      <w:r w:rsidR="00304D18" w:rsidRPr="00BD0374">
        <w:rPr>
          <w:rStyle w:val="IntenseEmphasis"/>
          <w:rFonts w:eastAsia="Times New Roman" w:cs="Times New Roman"/>
          <w:bCs w:val="0"/>
          <w:i w:val="0"/>
          <w:iCs w:val="0"/>
          <w:color w:val="333333"/>
        </w:rPr>
        <w:t>KLM</w:t>
      </w:r>
      <w:r w:rsidR="00304D18" w:rsidRPr="00304D18">
        <w:rPr>
          <w:rStyle w:val="IntenseEmphasis"/>
          <w:rFonts w:eastAsia="Times New Roman" w:cs="Times New Roman"/>
          <w:b w:val="0"/>
          <w:bCs w:val="0"/>
          <w:i w:val="0"/>
          <w:iCs w:val="0"/>
          <w:color w:val="333333"/>
        </w:rPr>
        <w:t>:</w:t>
      </w:r>
      <w:r w:rsidR="00304D18">
        <w:rPr>
          <w:rStyle w:val="IntenseEmphasis"/>
          <w:rFonts w:eastAsia="Times New Roman" w:cs="Times New Roman"/>
          <w:bCs w:val="0"/>
          <w:i w:val="0"/>
          <w:iCs w:val="0"/>
          <w:color w:val="333333"/>
        </w:rPr>
        <w:t xml:space="preserve"> </w:t>
      </w:r>
      <w:r w:rsidR="00850895">
        <w:rPr>
          <w:rStyle w:val="IntenseEmphasis"/>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IntenseEmphasis"/>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3" w:name="_Toc391456189"/>
      <w:bookmarkEnd w:id="23"/>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lastRenderedPageBreak/>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Paragraph"/>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Paragraph"/>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48E2773D" w14:textId="2D0BFFBD" w:rsidR="00D45847" w:rsidRDefault="00AD2787">
      <w:pPr>
        <w:sectPr w:rsidR="00D45847" w:rsidSect="00D83BC4">
          <w:footerReference w:type="default" r:id="rId16"/>
          <w:footerReference w:type="first" r:id="rId17"/>
          <w:type w:val="continuous"/>
          <w:pgSz w:w="11906" w:h="16838"/>
          <w:pgMar w:top="1134" w:right="1418" w:bottom="1418" w:left="1418" w:header="0" w:footer="709" w:gutter="0"/>
          <w:lnNumType w:countBy="1" w:restart="continuous"/>
          <w:cols w:space="720"/>
          <w:formProt w:val="0"/>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26B98418" w14:textId="6DE59198" w:rsidR="00FA05CC" w:rsidRDefault="00FA05CC" w:rsidP="003A2BA1">
      <w:r>
        <w:lastRenderedPageBreak/>
        <w:br w:type="page"/>
      </w:r>
    </w:p>
    <w:p w14:paraId="30973FBA" w14:textId="10F9F4A9" w:rsidR="00FA05CC" w:rsidRPr="002A064C" w:rsidRDefault="00FA05CC" w:rsidP="00FA05CC">
      <w:pPr>
        <w:widowControl w:val="0"/>
        <w:tabs>
          <w:tab w:val="left" w:pos="220"/>
          <w:tab w:val="left" w:pos="720"/>
        </w:tabs>
        <w:autoSpaceDE w:val="0"/>
        <w:autoSpaceDN w:val="0"/>
        <w:adjustRightInd w:val="0"/>
        <w:spacing w:after="240" w:line="340" w:lineRule="atLeast"/>
        <w:rPr>
          <w:rFonts w:cs="Times New Roman"/>
          <w:b/>
          <w:color w:val="000000"/>
          <w:sz w:val="28"/>
          <w:szCs w:val="28"/>
        </w:rPr>
      </w:pPr>
      <w:r w:rsidRPr="002A064C">
        <w:rPr>
          <w:rFonts w:cs="Times New Roman"/>
          <w:b/>
          <w:color w:val="000000"/>
          <w:sz w:val="28"/>
          <w:szCs w:val="28"/>
        </w:rPr>
        <w:lastRenderedPageBreak/>
        <w:t xml:space="preserve">Reflektionsdokument – Olivia Imner </w:t>
      </w:r>
    </w:p>
    <w:p w14:paraId="4AA71D1B" w14:textId="77777777" w:rsidR="00FA05CC"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Jag tycker att studien har lyckats svara bra mot samtliga lärandemål för ett examensarbete. Det gjordes med hjälp av en väl genomförd vetenskaplig förankring, en noggrann litteratursökning över forskningsområdet, och en väl vald metod för utförandet. De mål som uppfyllt</w:t>
      </w:r>
      <w:r>
        <w:rPr>
          <w:rFonts w:cs="Times New Roman"/>
          <w:color w:val="000000"/>
        </w:rPr>
        <w:t>s</w:t>
      </w:r>
      <w:r w:rsidRPr="00FF37E4">
        <w:rPr>
          <w:rFonts w:cs="Times New Roman"/>
          <w:color w:val="000000"/>
        </w:rPr>
        <w:t xml:space="preserve"> bra är att hålla studie</w:t>
      </w:r>
      <w:r>
        <w:rPr>
          <w:rFonts w:cs="Times New Roman"/>
          <w:color w:val="000000"/>
        </w:rPr>
        <w:t>n</w:t>
      </w:r>
      <w:r w:rsidRPr="00FF37E4">
        <w:rPr>
          <w:rFonts w:cs="Times New Roman"/>
          <w:color w:val="000000"/>
        </w:rPr>
        <w:t xml:space="preserve"> inom den begränsning som fanns inom området och att resultatet fick företaget Grade att se vilka möjligheter de har att arbeta med</w:t>
      </w:r>
      <w:r>
        <w:rPr>
          <w:rFonts w:cs="Times New Roman"/>
          <w:color w:val="000000"/>
        </w:rPr>
        <w:t xml:space="preserve"> inom ramen för sin affärsmodell</w:t>
      </w:r>
      <w:r w:rsidRPr="00FF37E4">
        <w:rPr>
          <w:rFonts w:cs="Times New Roman"/>
          <w:color w:val="000000"/>
        </w:rPr>
        <w:t>. Framförallt har målet ”kunna analysera och kritisera relevant vetenskaplig litteratur” medfört bättre förståelse i hur jag ska använda</w:t>
      </w:r>
      <w:r>
        <w:rPr>
          <w:rFonts w:cs="Times New Roman"/>
          <w:color w:val="000000"/>
        </w:rPr>
        <w:t xml:space="preserve"> väsentlig litteratur och koppla det till min </w:t>
      </w:r>
      <w:r w:rsidRPr="00FF37E4">
        <w:rPr>
          <w:rFonts w:cs="Times New Roman"/>
          <w:color w:val="000000"/>
        </w:rPr>
        <w:t xml:space="preserve">studie. </w:t>
      </w:r>
    </w:p>
    <w:p w14:paraId="08146283" w14:textId="77777777" w:rsidR="00FA05CC" w:rsidRPr="00FF37E4"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De mål som har gått mindre bra är att ”kunna söka, hitta och sammanfatta relevant vetenskaplig litteratur”, eftersom liknande studier inte har genomfört</w:t>
      </w:r>
      <w:r>
        <w:rPr>
          <w:rFonts w:cs="Times New Roman"/>
          <w:color w:val="000000"/>
        </w:rPr>
        <w:t>s</w:t>
      </w:r>
      <w:r w:rsidRPr="00FF37E4">
        <w:rPr>
          <w:rFonts w:cs="Times New Roman"/>
          <w:color w:val="000000"/>
        </w:rPr>
        <w:t xml:space="preserve"> eller att det var svårt att hitta ”korrekt ordval” för att få en träff </w:t>
      </w:r>
      <w:r>
        <w:rPr>
          <w:rFonts w:cs="Times New Roman"/>
          <w:color w:val="000000"/>
        </w:rPr>
        <w:t xml:space="preserve">av sökord </w:t>
      </w:r>
      <w:r w:rsidRPr="00FF37E4">
        <w:rPr>
          <w:rFonts w:cs="Times New Roman"/>
          <w:color w:val="000000"/>
        </w:rPr>
        <w:t xml:space="preserve">i relevant litteratur. </w:t>
      </w:r>
      <w:r>
        <w:rPr>
          <w:rFonts w:cs="Times New Roman"/>
          <w:color w:val="000000"/>
        </w:rPr>
        <w:t xml:space="preserve">Likande studier har inte genomförts eller finns inte tillgänglig eftersom studien undersöker ett företag som i många fall vill hålla sådan information internt. Därför var det svårt att </w:t>
      </w:r>
      <w:r w:rsidRPr="00FF37E4">
        <w:rPr>
          <w:rFonts w:cs="Times New Roman"/>
          <w:color w:val="000000"/>
        </w:rPr>
        <w:t>hitta relevant litteratur</w:t>
      </w:r>
      <w:r>
        <w:rPr>
          <w:rFonts w:cs="Times New Roman"/>
          <w:color w:val="000000"/>
        </w:rPr>
        <w:t>,</w:t>
      </w:r>
      <w:r w:rsidRPr="00FF37E4">
        <w:rPr>
          <w:rFonts w:cs="Times New Roman"/>
          <w:color w:val="000000"/>
        </w:rPr>
        <w:t xml:space="preserve"> men det gjorde att jag också fick nya kunskaper i vilka tillvägagångssätt det finns genom att använda olika sökmotorer eller ordval. </w:t>
      </w:r>
    </w:p>
    <w:p w14:paraId="46DAF8EC"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Planeringen av examenarbetet kunde ha genomförts mycket bättre än vad det gjorde. Jag startade mitt examenarbete </w:t>
      </w:r>
      <w:r>
        <w:rPr>
          <w:rFonts w:cs="Times New Roman"/>
          <w:color w:val="000000"/>
        </w:rPr>
        <w:t xml:space="preserve">sent på </w:t>
      </w:r>
      <w:r w:rsidRPr="00FF37E4">
        <w:rPr>
          <w:rFonts w:cs="Times New Roman"/>
          <w:color w:val="000000"/>
        </w:rPr>
        <w:t xml:space="preserve">våren 2018 och hade svårt med att komma igång. Detta kan ha berott på att jag behövde hjälp med att strukturera hur arbetet skulle genomföras för att kunna uppnå ett lyckat resultat. Jag hade många motgångar under processen som det fick som följd att examensarbetet blev försenat och jag lyckades inte uppfylla de krav som fanns att bli godkänd på fas 2. </w:t>
      </w:r>
      <w:r>
        <w:rPr>
          <w:rFonts w:cs="Times New Roman"/>
          <w:color w:val="000000"/>
        </w:rPr>
        <w:t xml:space="preserve">Många av motgångarna handlade om att min frågeställning inte kunde besvaras av det data som fanns tillgänglig och att Grades kunder avböjde att medverka i undersökningar. Det medförde att många vändningar gjordes för att kunna lyckas med en bra studie. </w:t>
      </w:r>
      <w:r w:rsidRPr="00FF37E4">
        <w:rPr>
          <w:rFonts w:cs="Times New Roman"/>
          <w:color w:val="000000"/>
        </w:rPr>
        <w:t xml:space="preserve">Jag bestämde att examensarbetet skulle fortsätta under sommaren och hösten 2018, samtidigt som jag arbetade heltid på en annan verksamhet. Det resulterade i att det inte fanns många timmar för skrivandet inför nästa fas 2 inlämning. Jag tycker att det har varit väldigt påfrestande att skriva examensarbetet och </w:t>
      </w:r>
      <w:r>
        <w:rPr>
          <w:rFonts w:cs="Times New Roman"/>
          <w:color w:val="000000"/>
        </w:rPr>
        <w:t xml:space="preserve">en bättre genomförd </w:t>
      </w:r>
      <w:r w:rsidRPr="00FF37E4">
        <w:rPr>
          <w:rFonts w:cs="Times New Roman"/>
          <w:color w:val="000000"/>
        </w:rPr>
        <w:t xml:space="preserve">planering kunde har gett mig en bättre insikt i hur arbetet skulle lyckas. Det som också kunde ha gjorts bättre var att få handledning </w:t>
      </w:r>
      <w:r>
        <w:rPr>
          <w:rFonts w:cs="Times New Roman"/>
          <w:color w:val="000000"/>
        </w:rPr>
        <w:t xml:space="preserve">i </w:t>
      </w:r>
      <w:r w:rsidRPr="00FF37E4">
        <w:rPr>
          <w:rFonts w:cs="Times New Roman"/>
          <w:color w:val="000000"/>
        </w:rPr>
        <w:t xml:space="preserve">hur jag skulle hinna med att genomföra målen och hjälp under de motgångar som jag gick igenom under processen. </w:t>
      </w:r>
    </w:p>
    <w:p w14:paraId="70D51D6F" w14:textId="24EB6A5D" w:rsidR="00FA05CC" w:rsidRPr="00FF37E4" w:rsidRDefault="00FA05CC" w:rsidP="002A064C">
      <w:pPr>
        <w:widowControl w:val="0"/>
        <w:autoSpaceDE w:val="0"/>
        <w:autoSpaceDN w:val="0"/>
        <w:adjustRightInd w:val="0"/>
        <w:spacing w:after="240" w:line="340" w:lineRule="atLeast"/>
        <w:rPr>
          <w:rFonts w:cs="Times New Roman"/>
          <w:color w:val="000000"/>
        </w:rPr>
      </w:pPr>
      <w:r w:rsidRPr="00FF37E4">
        <w:rPr>
          <w:rFonts w:cs="Times New Roman"/>
          <w:color w:val="000000"/>
        </w:rPr>
        <w:t>Examensarbetet relaterar till min utbildning genom att det är ett forskningsbidrag inom ämnet data-systemvetenskap. Jag har främst haft nytta av kursen Människa-Datainteraktion (MDI) eftersom det relaterar till hur studenter inom e-lärande arbetar genom integrer</w:t>
      </w:r>
      <w:r>
        <w:rPr>
          <w:rFonts w:cs="Times New Roman"/>
          <w:color w:val="000000"/>
        </w:rPr>
        <w:t>ing</w:t>
      </w:r>
      <w:r w:rsidRPr="00FF37E4">
        <w:rPr>
          <w:rFonts w:cs="Times New Roman"/>
          <w:color w:val="000000"/>
        </w:rPr>
        <w:t xml:space="preserve"> med datorn. Kursen gav många givande kunskaper om hur människan hanterar olika system eller produkter som var användbart när jag arbetade med Grade. Metodkursen Vetenskaplig metodik och kommunikation inom data- och systemvetenskap har varit en bra grund för att skriva examensarbetet och var viktig när jag skulle bestämma vilken metod som skulle användas för att utföra examenarbetet.</w:t>
      </w:r>
      <w:r w:rsidR="002A064C">
        <w:rPr>
          <w:rFonts w:cs="Times New Roman"/>
          <w:color w:val="000000"/>
        </w:rPr>
        <w:t xml:space="preserve"> </w:t>
      </w:r>
      <w:r w:rsidRPr="00FF37E4">
        <w:rPr>
          <w:rFonts w:cs="Times New Roman"/>
          <w:color w:val="000000"/>
        </w:rPr>
        <w:t xml:space="preserve">Examenarbetet är viktigt för mig för att få en fullständig examen. Jag är osäker på vad jag vill arbeta med i framtiden, men e-lärande är ett område som jag tycker är väldigt intressant. Det skulle vara givande att fortsätta arbeta med Grade och se hur de utvecklas med sin pedagogik i framtiden. Examenarbetet har också resulterat i att mina skrivkunskaper har förbättras </w:t>
      </w:r>
      <w:r>
        <w:rPr>
          <w:rFonts w:cs="Times New Roman"/>
          <w:color w:val="000000"/>
        </w:rPr>
        <w:t>vilket</w:t>
      </w:r>
      <w:r w:rsidRPr="00FF37E4">
        <w:rPr>
          <w:rFonts w:cs="Times New Roman"/>
          <w:color w:val="000000"/>
        </w:rPr>
        <w:t xml:space="preserve"> </w:t>
      </w:r>
      <w:r>
        <w:rPr>
          <w:rFonts w:cs="Times New Roman"/>
          <w:color w:val="000000"/>
        </w:rPr>
        <w:t>är</w:t>
      </w:r>
      <w:r w:rsidRPr="00FF37E4">
        <w:rPr>
          <w:rFonts w:cs="Times New Roman"/>
          <w:color w:val="000000"/>
        </w:rPr>
        <w:t xml:space="preserve"> bra för kommande arbete. </w:t>
      </w:r>
    </w:p>
    <w:p w14:paraId="672CFFB9"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lastRenderedPageBreak/>
        <w:t>Jag är väldigt nöjd med mitt genomförande och resultatet av examenarbetet. Det tog längre tid än förväntat, men jag upplever att jag fått nya kunskaper i att skriva och arbeta med text som jag inte erhållit innan. Det har varit roligt att få samarbeta med företaget Grade och de har även gjort att arbetet blev lyckat efter att många utmaningar uppstod under processen. Jag tycker att mitt examenarbete har medför</w:t>
      </w:r>
      <w:r>
        <w:rPr>
          <w:rFonts w:cs="Times New Roman"/>
          <w:color w:val="000000"/>
        </w:rPr>
        <w:t>t</w:t>
      </w:r>
      <w:r w:rsidRPr="00FF37E4">
        <w:rPr>
          <w:rFonts w:cs="Times New Roman"/>
          <w:color w:val="000000"/>
        </w:rPr>
        <w:t xml:space="preserve"> ett tillskott i deras arbete med den framtida utvecklingen av deras pedagogiska riktlinjer. </w:t>
      </w:r>
    </w:p>
    <w:p w14:paraId="445B467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Med vänliga hälsningar, </w:t>
      </w:r>
    </w:p>
    <w:p w14:paraId="7CAABFB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Olivia Imner </w:t>
      </w:r>
    </w:p>
    <w:p w14:paraId="3D896E5A" w14:textId="77777777" w:rsidR="00FA05CC" w:rsidRPr="00FF37E4" w:rsidRDefault="00FA05CC" w:rsidP="00FA05CC">
      <w:pPr>
        <w:rPr>
          <w:rFonts w:cs="Times New Roman"/>
        </w:rPr>
      </w:pPr>
    </w:p>
    <w:p w14:paraId="1B0F58DA" w14:textId="7777777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89E9BE" w15:done="0"/>
  <w15:commentEx w15:paraId="69ED4200" w15:done="0"/>
  <w15:commentEx w15:paraId="6A32AA91" w15:done="0"/>
  <w15:commentEx w15:paraId="0B461F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DAF3A4" w16cid:durableId="1FE6B6E3"/>
  <w16cid:commentId w16cid:paraId="018541E4" w16cid:durableId="1FE6B731"/>
  <w16cid:commentId w16cid:paraId="4B1C7E34" w16cid:durableId="1FE6B7ED"/>
  <w16cid:commentId w16cid:paraId="20E6358F" w16cid:durableId="1FE6B82C"/>
  <w16cid:commentId w16cid:paraId="365772D0" w16cid:durableId="1FE6B8A9"/>
  <w16cid:commentId w16cid:paraId="6688D991" w16cid:durableId="1FE6B95D"/>
  <w16cid:commentId w16cid:paraId="371699F0" w16cid:durableId="1FE6B997"/>
  <w16cid:commentId w16cid:paraId="21F5312D" w16cid:durableId="1FE6B9CF"/>
  <w16cid:commentId w16cid:paraId="73BB8B75" w16cid:durableId="1FE6B9F3"/>
  <w16cid:commentId w16cid:paraId="1FC3B6B1" w16cid:durableId="1FE6BA38"/>
  <w16cid:commentId w16cid:paraId="39F2C2C8" w16cid:durableId="1FE6BA7A"/>
  <w16cid:commentId w16cid:paraId="0DA96E02" w16cid:durableId="1FE6BB39"/>
  <w16cid:commentId w16cid:paraId="28C3E06C" w16cid:durableId="1FE6BB79"/>
  <w16cid:commentId w16cid:paraId="480D1993" w16cid:durableId="1FE6BBC8"/>
  <w16cid:commentId w16cid:paraId="4E39E2FD" w16cid:durableId="1FE6BC03"/>
  <w16cid:commentId w16cid:paraId="7FDA2657" w16cid:durableId="1FE6BC27"/>
  <w16cid:commentId w16cid:paraId="57CA359E" w16cid:durableId="1FE6BC78"/>
  <w16cid:commentId w16cid:paraId="6004B9DF" w16cid:durableId="1FE6BCCA"/>
  <w16cid:commentId w16cid:paraId="0C824EB2" w16cid:durableId="1FE6C0F0"/>
  <w16cid:commentId w16cid:paraId="496FDBF5" w16cid:durableId="1FE6C11C"/>
  <w16cid:commentId w16cid:paraId="2E80E010" w16cid:durableId="1FE6C175"/>
  <w16cid:commentId w16cid:paraId="77E7A88E" w16cid:durableId="1FE6C1B9"/>
  <w16cid:commentId w16cid:paraId="51FBF5F8" w16cid:durableId="1FE6C1E1"/>
  <w16cid:commentId w16cid:paraId="044053A3" w16cid:durableId="1FE6C268"/>
  <w16cid:commentId w16cid:paraId="1498E8FF" w16cid:durableId="1FE6C274"/>
  <w16cid:commentId w16cid:paraId="4812AC79" w16cid:durableId="1FE6C28C"/>
  <w16cid:commentId w16cid:paraId="6906099B" w16cid:durableId="1FE6C2EF"/>
  <w16cid:commentId w16cid:paraId="4DD3F9F9" w16cid:durableId="1FE6C30C"/>
  <w16cid:commentId w16cid:paraId="4DA06CEB" w16cid:durableId="1FE6C37F"/>
  <w16cid:commentId w16cid:paraId="08BBF3D4" w16cid:durableId="1FE6C388"/>
  <w16cid:commentId w16cid:paraId="7E18E190" w16cid:durableId="1FE6C391"/>
  <w16cid:commentId w16cid:paraId="7FDFA962" w16cid:durableId="1FE6C3AB"/>
  <w16cid:commentId w16cid:paraId="619F1819" w16cid:durableId="1FE6C402"/>
  <w16cid:commentId w16cid:paraId="2E6966DB" w16cid:durableId="1FE6C421"/>
  <w16cid:commentId w16cid:paraId="4AB0C69D" w16cid:durableId="1FE6C46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579C41" w14:textId="77777777" w:rsidR="00C94690" w:rsidRDefault="00C94690">
      <w:r>
        <w:separator/>
      </w:r>
    </w:p>
  </w:endnote>
  <w:endnote w:type="continuationSeparator" w:id="0">
    <w:p w14:paraId="2D1576FD" w14:textId="77777777" w:rsidR="00C94690" w:rsidRDefault="00C946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8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00000003" w:usb1="00000000" w:usb2="00000000" w:usb3="00000000" w:csb0="00000001"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altName w:val="Times New Roman"/>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C94690" w:rsidRDefault="00C94690">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055331"/>
      <w:docPartObj>
        <w:docPartGallery w:val="Page Numbers (Bottom of Page)"/>
        <w:docPartUnique/>
      </w:docPartObj>
    </w:sdtPr>
    <w:sdtEndPr/>
    <w:sdtContent>
      <w:p w14:paraId="7887BB9D" w14:textId="77777777" w:rsidR="00C94690" w:rsidRDefault="00AB3C5A">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EndPr/>
    <w:sdtContent>
      <w:p w14:paraId="403C7186" w14:textId="77777777" w:rsidR="00C94690" w:rsidRDefault="00C94690">
        <w:pPr>
          <w:pStyle w:val="Footer1"/>
          <w:jc w:val="center"/>
        </w:pPr>
        <w:r>
          <w:fldChar w:fldCharType="begin"/>
        </w:r>
        <w:r>
          <w:instrText>PAGE</w:instrText>
        </w:r>
        <w:r>
          <w:fldChar w:fldCharType="separate"/>
        </w:r>
        <w:r w:rsidR="00AB3C5A">
          <w:rPr>
            <w:noProof/>
          </w:rPr>
          <w:t>10</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EndPr/>
    <w:sdtContent>
      <w:p w14:paraId="3915FA6D" w14:textId="77777777" w:rsidR="00C94690" w:rsidRDefault="00C94690">
        <w:pPr>
          <w:pStyle w:val="Footer1"/>
          <w:jc w:val="center"/>
        </w:pPr>
        <w:r>
          <w:fldChar w:fldCharType="begin"/>
        </w:r>
        <w:r>
          <w:instrText>PAGE</w:instrText>
        </w:r>
        <w:r>
          <w:fldChar w:fldCharType="separate"/>
        </w:r>
        <w:r>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1B073B" w14:textId="77777777" w:rsidR="00C94690" w:rsidRDefault="00C94690">
      <w:r>
        <w:separator/>
      </w:r>
    </w:p>
  </w:footnote>
  <w:footnote w:type="continuationSeparator" w:id="0">
    <w:p w14:paraId="7509ED76" w14:textId="77777777" w:rsidR="00C94690" w:rsidRDefault="00C94690">
      <w:r>
        <w:continuationSeparator/>
      </w:r>
    </w:p>
  </w:footnote>
  <w:footnote w:id="1">
    <w:p w14:paraId="5824ECF3" w14:textId="4B98B15A" w:rsidR="00C94690" w:rsidRPr="005D1A1C" w:rsidRDefault="00C94690" w:rsidP="00CF61C4">
      <w:pPr>
        <w:pStyle w:val="FootnoteText"/>
        <w:jc w:val="both"/>
        <w:rPr>
          <w:sz w:val="14"/>
          <w:szCs w:val="14"/>
        </w:rPr>
      </w:pPr>
      <w:r w:rsidRPr="00841C75">
        <w:rPr>
          <w:rStyle w:val="FootnoteReference"/>
        </w:rPr>
        <w:footnoteRef/>
      </w:r>
      <w:r w:rsidRPr="005D1A1C">
        <w:rPr>
          <w:rStyle w:val="FootnoteReference"/>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C94690" w:rsidRPr="005D1A1C" w:rsidRDefault="00C94690" w:rsidP="00CF61C4">
      <w:pPr>
        <w:pStyle w:val="FootnoteText"/>
        <w:jc w:val="both"/>
        <w:rPr>
          <w:sz w:val="14"/>
          <w:szCs w:val="14"/>
        </w:rPr>
      </w:pPr>
      <w:r w:rsidRPr="00841C75">
        <w:rPr>
          <w:rStyle w:val="FootnoteReference"/>
        </w:rPr>
        <w:footnoteRef/>
      </w:r>
      <w:r w:rsidRPr="005D1A1C">
        <w:rPr>
          <w:rStyle w:val="FootnoteReference"/>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C94690" w:rsidRPr="005D1A1C" w:rsidRDefault="00C94690" w:rsidP="00CF61C4">
      <w:pPr>
        <w:pStyle w:val="FootnoteText"/>
        <w:jc w:val="both"/>
        <w:rPr>
          <w:sz w:val="14"/>
          <w:szCs w:val="14"/>
        </w:rPr>
      </w:pPr>
      <w:r w:rsidRPr="00841C75">
        <w:rPr>
          <w:rStyle w:val="FootnoteReference"/>
        </w:rPr>
        <w:footnoteRef/>
      </w:r>
      <w:r w:rsidRPr="005D1A1C">
        <w:rPr>
          <w:rStyle w:val="FootnoteReference"/>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C94690" w:rsidRPr="005D1A1C" w:rsidRDefault="00C94690" w:rsidP="00CF61C4">
      <w:pPr>
        <w:pStyle w:val="FootnoteText"/>
        <w:jc w:val="both"/>
        <w:rPr>
          <w:sz w:val="14"/>
          <w:szCs w:val="14"/>
        </w:rPr>
      </w:pPr>
      <w:r w:rsidRPr="00841C75">
        <w:rPr>
          <w:rStyle w:val="FootnoteReference"/>
        </w:rPr>
        <w:footnoteRef/>
      </w:r>
      <w:r w:rsidRPr="005D1A1C">
        <w:rPr>
          <w:rStyle w:val="FootnoteReference"/>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C94690" w:rsidRPr="005D1A1C" w:rsidRDefault="00C94690" w:rsidP="00CF61C4">
      <w:pPr>
        <w:pStyle w:val="FootnoteText"/>
        <w:jc w:val="both"/>
        <w:rPr>
          <w:sz w:val="14"/>
          <w:szCs w:val="14"/>
        </w:rPr>
      </w:pPr>
      <w:r w:rsidRPr="00841C75">
        <w:rPr>
          <w:rStyle w:val="FootnoteReference"/>
        </w:rPr>
        <w:footnoteRef/>
      </w:r>
      <w:r w:rsidRPr="005D1A1C">
        <w:rPr>
          <w:rStyle w:val="FootnoteReference"/>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C94690" w:rsidRDefault="00C94690" w:rsidP="00CF61C4">
      <w:pPr>
        <w:pStyle w:val="FootnoteText"/>
        <w:jc w:val="both"/>
      </w:pPr>
      <w:r w:rsidRPr="00841C75">
        <w:rPr>
          <w:rStyle w:val="FootnoteReference"/>
        </w:rPr>
        <w:footnoteRef/>
      </w:r>
      <w:r w:rsidRPr="005D1A1C">
        <w:rPr>
          <w:rStyle w:val="FootnoteReference"/>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0F415577"/>
    <w:multiLevelType w:val="hybridMultilevel"/>
    <w:tmpl w:val="6E24C86E"/>
    <w:lvl w:ilvl="0" w:tplc="457E79F6">
      <w:start w:val="1"/>
      <w:numFmt w:val="decimal"/>
      <w:lvlText w:val="%1)"/>
      <w:lvlJc w:val="left"/>
      <w:pPr>
        <w:ind w:left="720" w:hanging="360"/>
      </w:pPr>
      <w:rPr>
        <w:rFonts w:eastAsiaTheme="minorHAnsi"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0F9462BD"/>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07C0FA5"/>
    <w:multiLevelType w:val="hybridMultilevel"/>
    <w:tmpl w:val="9C4452B0"/>
    <w:lvl w:ilvl="0" w:tplc="0EDC49C6">
      <w:start w:val="1"/>
      <w:numFmt w:val="decimal"/>
      <w:lvlText w:val="%1)"/>
      <w:lvlJc w:val="left"/>
      <w:pPr>
        <w:ind w:left="720" w:hanging="360"/>
      </w:pPr>
      <w:rPr>
        <w:rFonts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14FE7B54"/>
    <w:multiLevelType w:val="multilevel"/>
    <w:tmpl w:val="C074DB00"/>
    <w:lvl w:ilvl="0">
      <w:start w:val="1"/>
      <w:numFmt w:val="upperRoman"/>
      <w:pStyle w:val="Heading11"/>
      <w:suff w:val="space"/>
      <w:lvlText w:val="%1."/>
      <w:lvlJc w:val="left"/>
      <w:pPr>
        <w:ind w:left="1353"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18EC5AB7"/>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7">
    <w:nsid w:val="46114B72"/>
    <w:multiLevelType w:val="multilevel"/>
    <w:tmpl w:val="C074DB00"/>
    <w:lvl w:ilvl="0">
      <w:start w:val="1"/>
      <w:numFmt w:val="upperRoman"/>
      <w:suff w:val="space"/>
      <w:lvlText w:val="%1."/>
      <w:lvlJc w:val="left"/>
      <w:pPr>
        <w:ind w:left="1353"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0">
    <w:nsid w:val="60695E1E"/>
    <w:multiLevelType w:val="hybridMultilevel"/>
    <w:tmpl w:val="D99A6DE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1">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3">
    <w:nsid w:val="6AF91C98"/>
    <w:multiLevelType w:val="hybridMultilevel"/>
    <w:tmpl w:val="B02C3C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4">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5">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6"/>
  </w:num>
  <w:num w:numId="2">
    <w:abstractNumId w:val="9"/>
  </w:num>
  <w:num w:numId="3">
    <w:abstractNumId w:val="7"/>
  </w:num>
  <w:num w:numId="4">
    <w:abstractNumId w:val="14"/>
  </w:num>
  <w:num w:numId="5">
    <w:abstractNumId w:val="24"/>
  </w:num>
  <w:num w:numId="6">
    <w:abstractNumId w:val="25"/>
  </w:num>
  <w:num w:numId="7">
    <w:abstractNumId w:val="18"/>
  </w:num>
  <w:num w:numId="8">
    <w:abstractNumId w:val="13"/>
  </w:num>
  <w:num w:numId="9">
    <w:abstractNumId w:val="19"/>
  </w:num>
  <w:num w:numId="10">
    <w:abstractNumId w:val="0"/>
  </w:num>
  <w:num w:numId="11">
    <w:abstractNumId w:val="15"/>
  </w:num>
  <w:num w:numId="12">
    <w:abstractNumId w:val="16"/>
  </w:num>
  <w:num w:numId="13">
    <w:abstractNumId w:val="2"/>
  </w:num>
  <w:num w:numId="14">
    <w:abstractNumId w:val="21"/>
  </w:num>
  <w:num w:numId="15">
    <w:abstractNumId w:val="10"/>
  </w:num>
  <w:num w:numId="16">
    <w:abstractNumId w:val="12"/>
  </w:num>
  <w:num w:numId="17">
    <w:abstractNumId w:val="22"/>
  </w:num>
  <w:num w:numId="18">
    <w:abstractNumId w:val="11"/>
  </w:num>
  <w:num w:numId="19">
    <w:abstractNumId w:val="1"/>
  </w:num>
  <w:num w:numId="20">
    <w:abstractNumId w:val="23"/>
  </w:num>
  <w:num w:numId="21">
    <w:abstractNumId w:val="5"/>
  </w:num>
  <w:num w:numId="22">
    <w:abstractNumId w:val="3"/>
  </w:num>
  <w:num w:numId="23">
    <w:abstractNumId w:val="4"/>
  </w:num>
  <w:num w:numId="24">
    <w:abstractNumId w:val="8"/>
  </w:num>
  <w:num w:numId="25">
    <w:abstractNumId w:val="20"/>
  </w:num>
  <w:num w:numId="26">
    <w:abstractNumId w:val="1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A59"/>
    <w:rsid w:val="00002ECD"/>
    <w:rsid w:val="000033C8"/>
    <w:rsid w:val="00003F6D"/>
    <w:rsid w:val="00004B10"/>
    <w:rsid w:val="00010A04"/>
    <w:rsid w:val="00011D9B"/>
    <w:rsid w:val="00012EE9"/>
    <w:rsid w:val="000132C0"/>
    <w:rsid w:val="000138A9"/>
    <w:rsid w:val="00014B9D"/>
    <w:rsid w:val="000152C2"/>
    <w:rsid w:val="00017080"/>
    <w:rsid w:val="00020060"/>
    <w:rsid w:val="000212AE"/>
    <w:rsid w:val="00021305"/>
    <w:rsid w:val="00024931"/>
    <w:rsid w:val="000263A9"/>
    <w:rsid w:val="0002674A"/>
    <w:rsid w:val="000331BF"/>
    <w:rsid w:val="00033BAB"/>
    <w:rsid w:val="000359B7"/>
    <w:rsid w:val="00035BFB"/>
    <w:rsid w:val="00036B5F"/>
    <w:rsid w:val="00041127"/>
    <w:rsid w:val="000412CF"/>
    <w:rsid w:val="000413AA"/>
    <w:rsid w:val="00041A1C"/>
    <w:rsid w:val="000424D5"/>
    <w:rsid w:val="000427E4"/>
    <w:rsid w:val="00043579"/>
    <w:rsid w:val="00043AE1"/>
    <w:rsid w:val="00044A39"/>
    <w:rsid w:val="00044A40"/>
    <w:rsid w:val="0004547A"/>
    <w:rsid w:val="00047160"/>
    <w:rsid w:val="00047967"/>
    <w:rsid w:val="00052213"/>
    <w:rsid w:val="000531A0"/>
    <w:rsid w:val="000539E0"/>
    <w:rsid w:val="00054492"/>
    <w:rsid w:val="00054BE5"/>
    <w:rsid w:val="0005670E"/>
    <w:rsid w:val="00063F85"/>
    <w:rsid w:val="000663F2"/>
    <w:rsid w:val="00067904"/>
    <w:rsid w:val="00071487"/>
    <w:rsid w:val="00075949"/>
    <w:rsid w:val="00076C9D"/>
    <w:rsid w:val="000775EB"/>
    <w:rsid w:val="00080C1A"/>
    <w:rsid w:val="00083030"/>
    <w:rsid w:val="00083F82"/>
    <w:rsid w:val="00084D1F"/>
    <w:rsid w:val="000856E3"/>
    <w:rsid w:val="00085FDC"/>
    <w:rsid w:val="0008729B"/>
    <w:rsid w:val="00087DFC"/>
    <w:rsid w:val="00090506"/>
    <w:rsid w:val="00091FAA"/>
    <w:rsid w:val="00092C24"/>
    <w:rsid w:val="0009439E"/>
    <w:rsid w:val="000944E9"/>
    <w:rsid w:val="00097583"/>
    <w:rsid w:val="000A17B0"/>
    <w:rsid w:val="000A2398"/>
    <w:rsid w:val="000A2894"/>
    <w:rsid w:val="000A3642"/>
    <w:rsid w:val="000A6CA9"/>
    <w:rsid w:val="000A7DCF"/>
    <w:rsid w:val="000B0BC8"/>
    <w:rsid w:val="000B1921"/>
    <w:rsid w:val="000B1933"/>
    <w:rsid w:val="000B1A5C"/>
    <w:rsid w:val="000B24F8"/>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274F"/>
    <w:rsid w:val="000E3571"/>
    <w:rsid w:val="000E3605"/>
    <w:rsid w:val="000E48C1"/>
    <w:rsid w:val="000F0251"/>
    <w:rsid w:val="000F0C86"/>
    <w:rsid w:val="000F257E"/>
    <w:rsid w:val="000F25A0"/>
    <w:rsid w:val="000F49A5"/>
    <w:rsid w:val="0010000F"/>
    <w:rsid w:val="001004DB"/>
    <w:rsid w:val="001017ED"/>
    <w:rsid w:val="00103740"/>
    <w:rsid w:val="00103E8E"/>
    <w:rsid w:val="001046A8"/>
    <w:rsid w:val="001077E4"/>
    <w:rsid w:val="00110DB4"/>
    <w:rsid w:val="00111671"/>
    <w:rsid w:val="0011203A"/>
    <w:rsid w:val="00113211"/>
    <w:rsid w:val="001133A4"/>
    <w:rsid w:val="00116196"/>
    <w:rsid w:val="001269BE"/>
    <w:rsid w:val="00127A70"/>
    <w:rsid w:val="00130629"/>
    <w:rsid w:val="00131159"/>
    <w:rsid w:val="001352A9"/>
    <w:rsid w:val="00135C34"/>
    <w:rsid w:val="00141643"/>
    <w:rsid w:val="00144DFA"/>
    <w:rsid w:val="00145DD9"/>
    <w:rsid w:val="00146793"/>
    <w:rsid w:val="00147B30"/>
    <w:rsid w:val="001558F4"/>
    <w:rsid w:val="00156D1D"/>
    <w:rsid w:val="0015775D"/>
    <w:rsid w:val="0016757F"/>
    <w:rsid w:val="001701BE"/>
    <w:rsid w:val="001732AB"/>
    <w:rsid w:val="00175CF5"/>
    <w:rsid w:val="001830ED"/>
    <w:rsid w:val="00183881"/>
    <w:rsid w:val="00184373"/>
    <w:rsid w:val="00186B8B"/>
    <w:rsid w:val="001906AE"/>
    <w:rsid w:val="001907E6"/>
    <w:rsid w:val="00190936"/>
    <w:rsid w:val="00191B85"/>
    <w:rsid w:val="0019256B"/>
    <w:rsid w:val="001974A0"/>
    <w:rsid w:val="00197B05"/>
    <w:rsid w:val="00197DB1"/>
    <w:rsid w:val="001A09C0"/>
    <w:rsid w:val="001A2E41"/>
    <w:rsid w:val="001A34FF"/>
    <w:rsid w:val="001A3CF3"/>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1E34"/>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0331"/>
    <w:rsid w:val="00203802"/>
    <w:rsid w:val="00205671"/>
    <w:rsid w:val="00207601"/>
    <w:rsid w:val="002125BE"/>
    <w:rsid w:val="00213CE1"/>
    <w:rsid w:val="00213FB2"/>
    <w:rsid w:val="00214F7B"/>
    <w:rsid w:val="00216DDF"/>
    <w:rsid w:val="00217276"/>
    <w:rsid w:val="002173D6"/>
    <w:rsid w:val="002221E2"/>
    <w:rsid w:val="00224B2D"/>
    <w:rsid w:val="0022514D"/>
    <w:rsid w:val="00227C61"/>
    <w:rsid w:val="00227C8F"/>
    <w:rsid w:val="00230FB4"/>
    <w:rsid w:val="00231746"/>
    <w:rsid w:val="00233434"/>
    <w:rsid w:val="00234C76"/>
    <w:rsid w:val="0023519E"/>
    <w:rsid w:val="002352A5"/>
    <w:rsid w:val="00235307"/>
    <w:rsid w:val="00235908"/>
    <w:rsid w:val="00242648"/>
    <w:rsid w:val="002427A4"/>
    <w:rsid w:val="002435CA"/>
    <w:rsid w:val="002437E8"/>
    <w:rsid w:val="0024424B"/>
    <w:rsid w:val="00244800"/>
    <w:rsid w:val="002464E9"/>
    <w:rsid w:val="002468FE"/>
    <w:rsid w:val="0025108E"/>
    <w:rsid w:val="00253BB6"/>
    <w:rsid w:val="00255B32"/>
    <w:rsid w:val="00256B80"/>
    <w:rsid w:val="00257181"/>
    <w:rsid w:val="002578D6"/>
    <w:rsid w:val="00257CB5"/>
    <w:rsid w:val="00257DD5"/>
    <w:rsid w:val="00261F22"/>
    <w:rsid w:val="00262ADC"/>
    <w:rsid w:val="00263D84"/>
    <w:rsid w:val="00265FDF"/>
    <w:rsid w:val="00267E98"/>
    <w:rsid w:val="002700DE"/>
    <w:rsid w:val="002700E0"/>
    <w:rsid w:val="002705D4"/>
    <w:rsid w:val="00270D44"/>
    <w:rsid w:val="002717B1"/>
    <w:rsid w:val="00274813"/>
    <w:rsid w:val="00285087"/>
    <w:rsid w:val="0028519F"/>
    <w:rsid w:val="00286276"/>
    <w:rsid w:val="00286D84"/>
    <w:rsid w:val="00293F1A"/>
    <w:rsid w:val="0029547E"/>
    <w:rsid w:val="00295C27"/>
    <w:rsid w:val="00296687"/>
    <w:rsid w:val="00297AF9"/>
    <w:rsid w:val="002A064C"/>
    <w:rsid w:val="002A2729"/>
    <w:rsid w:val="002A3A54"/>
    <w:rsid w:val="002A4176"/>
    <w:rsid w:val="002A6849"/>
    <w:rsid w:val="002A6EF3"/>
    <w:rsid w:val="002B1E41"/>
    <w:rsid w:val="002B2E86"/>
    <w:rsid w:val="002B32A2"/>
    <w:rsid w:val="002B4A17"/>
    <w:rsid w:val="002B5B33"/>
    <w:rsid w:val="002C5DCC"/>
    <w:rsid w:val="002C6BFF"/>
    <w:rsid w:val="002D30EE"/>
    <w:rsid w:val="002D30F6"/>
    <w:rsid w:val="002D38C1"/>
    <w:rsid w:val="002D66C8"/>
    <w:rsid w:val="002E1134"/>
    <w:rsid w:val="002E22B2"/>
    <w:rsid w:val="002E3B76"/>
    <w:rsid w:val="002E3DAC"/>
    <w:rsid w:val="002E538A"/>
    <w:rsid w:val="002E64C7"/>
    <w:rsid w:val="002E792E"/>
    <w:rsid w:val="002F0574"/>
    <w:rsid w:val="002F1B77"/>
    <w:rsid w:val="002F4EB7"/>
    <w:rsid w:val="00300501"/>
    <w:rsid w:val="0030062A"/>
    <w:rsid w:val="003036F3"/>
    <w:rsid w:val="00304D18"/>
    <w:rsid w:val="00304EA1"/>
    <w:rsid w:val="00305460"/>
    <w:rsid w:val="00305D18"/>
    <w:rsid w:val="003066C7"/>
    <w:rsid w:val="003073A8"/>
    <w:rsid w:val="00313701"/>
    <w:rsid w:val="00313D60"/>
    <w:rsid w:val="003148A7"/>
    <w:rsid w:val="00315C8A"/>
    <w:rsid w:val="00315F5C"/>
    <w:rsid w:val="0032088C"/>
    <w:rsid w:val="0032261D"/>
    <w:rsid w:val="00322DBF"/>
    <w:rsid w:val="003251B2"/>
    <w:rsid w:val="00325923"/>
    <w:rsid w:val="0033419A"/>
    <w:rsid w:val="00335B04"/>
    <w:rsid w:val="00340590"/>
    <w:rsid w:val="003405AE"/>
    <w:rsid w:val="0034079D"/>
    <w:rsid w:val="00341BB8"/>
    <w:rsid w:val="0034202E"/>
    <w:rsid w:val="00342848"/>
    <w:rsid w:val="00342CA7"/>
    <w:rsid w:val="00342D7D"/>
    <w:rsid w:val="0034349A"/>
    <w:rsid w:val="00343F0E"/>
    <w:rsid w:val="00344A49"/>
    <w:rsid w:val="00345998"/>
    <w:rsid w:val="00346798"/>
    <w:rsid w:val="00347005"/>
    <w:rsid w:val="003475D1"/>
    <w:rsid w:val="003475EE"/>
    <w:rsid w:val="00347A7F"/>
    <w:rsid w:val="0035370A"/>
    <w:rsid w:val="00354045"/>
    <w:rsid w:val="00354528"/>
    <w:rsid w:val="003557DE"/>
    <w:rsid w:val="00355C23"/>
    <w:rsid w:val="00360B24"/>
    <w:rsid w:val="003617B9"/>
    <w:rsid w:val="003630F8"/>
    <w:rsid w:val="00363562"/>
    <w:rsid w:val="00364A69"/>
    <w:rsid w:val="00365097"/>
    <w:rsid w:val="003673BF"/>
    <w:rsid w:val="00370975"/>
    <w:rsid w:val="00370989"/>
    <w:rsid w:val="00370EA5"/>
    <w:rsid w:val="003727F8"/>
    <w:rsid w:val="00372DB4"/>
    <w:rsid w:val="003757F9"/>
    <w:rsid w:val="00376002"/>
    <w:rsid w:val="00377249"/>
    <w:rsid w:val="00377747"/>
    <w:rsid w:val="00377B4E"/>
    <w:rsid w:val="003819E9"/>
    <w:rsid w:val="00382CCC"/>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44EC"/>
    <w:rsid w:val="003B53EE"/>
    <w:rsid w:val="003B5EB1"/>
    <w:rsid w:val="003B6F74"/>
    <w:rsid w:val="003C06CF"/>
    <w:rsid w:val="003C298D"/>
    <w:rsid w:val="003C4177"/>
    <w:rsid w:val="003C6B23"/>
    <w:rsid w:val="003D1A09"/>
    <w:rsid w:val="003D1C98"/>
    <w:rsid w:val="003D2164"/>
    <w:rsid w:val="003D5C91"/>
    <w:rsid w:val="003E0991"/>
    <w:rsid w:val="003E2AEF"/>
    <w:rsid w:val="003E2B2E"/>
    <w:rsid w:val="003E2D9F"/>
    <w:rsid w:val="003E3AC6"/>
    <w:rsid w:val="003E654F"/>
    <w:rsid w:val="003E735C"/>
    <w:rsid w:val="003E7604"/>
    <w:rsid w:val="003E7D05"/>
    <w:rsid w:val="003F0B82"/>
    <w:rsid w:val="003F0E92"/>
    <w:rsid w:val="003F3081"/>
    <w:rsid w:val="003F3E31"/>
    <w:rsid w:val="003F3E6B"/>
    <w:rsid w:val="003F52E1"/>
    <w:rsid w:val="003F606D"/>
    <w:rsid w:val="003F75E0"/>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450E6"/>
    <w:rsid w:val="0045054A"/>
    <w:rsid w:val="00451DEF"/>
    <w:rsid w:val="00452D11"/>
    <w:rsid w:val="00453A19"/>
    <w:rsid w:val="00457C43"/>
    <w:rsid w:val="004601AF"/>
    <w:rsid w:val="00460759"/>
    <w:rsid w:val="004609DA"/>
    <w:rsid w:val="00462A53"/>
    <w:rsid w:val="00463CEE"/>
    <w:rsid w:val="004642EB"/>
    <w:rsid w:val="00464E06"/>
    <w:rsid w:val="00470E31"/>
    <w:rsid w:val="00474C09"/>
    <w:rsid w:val="0047515C"/>
    <w:rsid w:val="0047588C"/>
    <w:rsid w:val="0047590E"/>
    <w:rsid w:val="004759F2"/>
    <w:rsid w:val="004761C7"/>
    <w:rsid w:val="004763AF"/>
    <w:rsid w:val="00480E5C"/>
    <w:rsid w:val="004822AA"/>
    <w:rsid w:val="00482460"/>
    <w:rsid w:val="00482617"/>
    <w:rsid w:val="004827B5"/>
    <w:rsid w:val="00482F2B"/>
    <w:rsid w:val="0048422A"/>
    <w:rsid w:val="004853DA"/>
    <w:rsid w:val="004862A6"/>
    <w:rsid w:val="004910FF"/>
    <w:rsid w:val="00491C07"/>
    <w:rsid w:val="00491CC8"/>
    <w:rsid w:val="00493097"/>
    <w:rsid w:val="00494712"/>
    <w:rsid w:val="004979BB"/>
    <w:rsid w:val="004A0102"/>
    <w:rsid w:val="004A010C"/>
    <w:rsid w:val="004A07F5"/>
    <w:rsid w:val="004A08DF"/>
    <w:rsid w:val="004A1CFE"/>
    <w:rsid w:val="004A3EDD"/>
    <w:rsid w:val="004A54DB"/>
    <w:rsid w:val="004A5707"/>
    <w:rsid w:val="004A62A2"/>
    <w:rsid w:val="004A6D58"/>
    <w:rsid w:val="004A704C"/>
    <w:rsid w:val="004B0686"/>
    <w:rsid w:val="004B2F3D"/>
    <w:rsid w:val="004B3714"/>
    <w:rsid w:val="004B4647"/>
    <w:rsid w:val="004B73CD"/>
    <w:rsid w:val="004C1459"/>
    <w:rsid w:val="004C1522"/>
    <w:rsid w:val="004C158E"/>
    <w:rsid w:val="004C23B4"/>
    <w:rsid w:val="004C23F2"/>
    <w:rsid w:val="004C595B"/>
    <w:rsid w:val="004D1F52"/>
    <w:rsid w:val="004D2145"/>
    <w:rsid w:val="004D2BCF"/>
    <w:rsid w:val="004D2BD6"/>
    <w:rsid w:val="004D5E8E"/>
    <w:rsid w:val="004E28A6"/>
    <w:rsid w:val="004E4FA4"/>
    <w:rsid w:val="004E58AD"/>
    <w:rsid w:val="004E6A58"/>
    <w:rsid w:val="004E6C7F"/>
    <w:rsid w:val="004F3063"/>
    <w:rsid w:val="004F5AA8"/>
    <w:rsid w:val="004F6381"/>
    <w:rsid w:val="004F746A"/>
    <w:rsid w:val="00502257"/>
    <w:rsid w:val="00503459"/>
    <w:rsid w:val="00503EE6"/>
    <w:rsid w:val="0050514C"/>
    <w:rsid w:val="005078DE"/>
    <w:rsid w:val="005107FA"/>
    <w:rsid w:val="0051191A"/>
    <w:rsid w:val="0051204E"/>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48C1"/>
    <w:rsid w:val="00545510"/>
    <w:rsid w:val="005471EB"/>
    <w:rsid w:val="00547B0E"/>
    <w:rsid w:val="00550AE2"/>
    <w:rsid w:val="00551608"/>
    <w:rsid w:val="00551BEB"/>
    <w:rsid w:val="00556381"/>
    <w:rsid w:val="00556D98"/>
    <w:rsid w:val="00560AA3"/>
    <w:rsid w:val="00560FF4"/>
    <w:rsid w:val="00561526"/>
    <w:rsid w:val="00563727"/>
    <w:rsid w:val="00564255"/>
    <w:rsid w:val="0056741C"/>
    <w:rsid w:val="00567A32"/>
    <w:rsid w:val="00570209"/>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A625D"/>
    <w:rsid w:val="005A763F"/>
    <w:rsid w:val="005B3F1E"/>
    <w:rsid w:val="005B4761"/>
    <w:rsid w:val="005B491B"/>
    <w:rsid w:val="005B4A1A"/>
    <w:rsid w:val="005B73ED"/>
    <w:rsid w:val="005B77FC"/>
    <w:rsid w:val="005C02EC"/>
    <w:rsid w:val="005C096D"/>
    <w:rsid w:val="005C0D54"/>
    <w:rsid w:val="005C19E9"/>
    <w:rsid w:val="005D0C05"/>
    <w:rsid w:val="005D1A1C"/>
    <w:rsid w:val="005D2977"/>
    <w:rsid w:val="005D4A81"/>
    <w:rsid w:val="005E1416"/>
    <w:rsid w:val="005E268B"/>
    <w:rsid w:val="005E3782"/>
    <w:rsid w:val="005E3C6F"/>
    <w:rsid w:val="005E4262"/>
    <w:rsid w:val="005E57B5"/>
    <w:rsid w:val="005E7AB1"/>
    <w:rsid w:val="005F02AD"/>
    <w:rsid w:val="005F2B94"/>
    <w:rsid w:val="005F4614"/>
    <w:rsid w:val="005F5F47"/>
    <w:rsid w:val="005F76A4"/>
    <w:rsid w:val="006003A4"/>
    <w:rsid w:val="00604187"/>
    <w:rsid w:val="006072FF"/>
    <w:rsid w:val="006134E3"/>
    <w:rsid w:val="00615A46"/>
    <w:rsid w:val="0061770F"/>
    <w:rsid w:val="0062005C"/>
    <w:rsid w:val="0062164B"/>
    <w:rsid w:val="00622CDA"/>
    <w:rsid w:val="006235FC"/>
    <w:rsid w:val="00623726"/>
    <w:rsid w:val="0062410F"/>
    <w:rsid w:val="006278F8"/>
    <w:rsid w:val="006301E1"/>
    <w:rsid w:val="006304C9"/>
    <w:rsid w:val="0063168E"/>
    <w:rsid w:val="00633E89"/>
    <w:rsid w:val="00634725"/>
    <w:rsid w:val="00637C00"/>
    <w:rsid w:val="00640B24"/>
    <w:rsid w:val="00641CA0"/>
    <w:rsid w:val="0064485B"/>
    <w:rsid w:val="00644DF9"/>
    <w:rsid w:val="0064624E"/>
    <w:rsid w:val="00646AD5"/>
    <w:rsid w:val="00652AE0"/>
    <w:rsid w:val="006534DE"/>
    <w:rsid w:val="00654CAB"/>
    <w:rsid w:val="00655118"/>
    <w:rsid w:val="00657871"/>
    <w:rsid w:val="006601B2"/>
    <w:rsid w:val="006605E3"/>
    <w:rsid w:val="006606DD"/>
    <w:rsid w:val="006607E1"/>
    <w:rsid w:val="006652B4"/>
    <w:rsid w:val="00666553"/>
    <w:rsid w:val="00666EF0"/>
    <w:rsid w:val="00667FC8"/>
    <w:rsid w:val="006702AA"/>
    <w:rsid w:val="006705BD"/>
    <w:rsid w:val="006725C3"/>
    <w:rsid w:val="00673314"/>
    <w:rsid w:val="00674179"/>
    <w:rsid w:val="00674577"/>
    <w:rsid w:val="00674AA9"/>
    <w:rsid w:val="00674E90"/>
    <w:rsid w:val="006764D6"/>
    <w:rsid w:val="006770F8"/>
    <w:rsid w:val="00677224"/>
    <w:rsid w:val="006814B9"/>
    <w:rsid w:val="0068181E"/>
    <w:rsid w:val="00682622"/>
    <w:rsid w:val="006834AD"/>
    <w:rsid w:val="0068373C"/>
    <w:rsid w:val="00686AC4"/>
    <w:rsid w:val="00687D26"/>
    <w:rsid w:val="00691E39"/>
    <w:rsid w:val="00692DE8"/>
    <w:rsid w:val="00694336"/>
    <w:rsid w:val="00695F93"/>
    <w:rsid w:val="006A08E7"/>
    <w:rsid w:val="006A1C3F"/>
    <w:rsid w:val="006A2AD2"/>
    <w:rsid w:val="006A500E"/>
    <w:rsid w:val="006A5D72"/>
    <w:rsid w:val="006A67CB"/>
    <w:rsid w:val="006B0EE1"/>
    <w:rsid w:val="006B6439"/>
    <w:rsid w:val="006B6563"/>
    <w:rsid w:val="006B70A6"/>
    <w:rsid w:val="006C00DB"/>
    <w:rsid w:val="006C0816"/>
    <w:rsid w:val="006C1E64"/>
    <w:rsid w:val="006C3FF0"/>
    <w:rsid w:val="006D25B0"/>
    <w:rsid w:val="006D4004"/>
    <w:rsid w:val="006D458A"/>
    <w:rsid w:val="006D4DF1"/>
    <w:rsid w:val="006D5856"/>
    <w:rsid w:val="006D6AE3"/>
    <w:rsid w:val="006D6C38"/>
    <w:rsid w:val="006E0752"/>
    <w:rsid w:val="006E30FA"/>
    <w:rsid w:val="006E59A9"/>
    <w:rsid w:val="006E6E33"/>
    <w:rsid w:val="006F14A0"/>
    <w:rsid w:val="006F1A69"/>
    <w:rsid w:val="006F348F"/>
    <w:rsid w:val="006F3E27"/>
    <w:rsid w:val="006F6C67"/>
    <w:rsid w:val="00701155"/>
    <w:rsid w:val="00702742"/>
    <w:rsid w:val="0070291E"/>
    <w:rsid w:val="00702CFA"/>
    <w:rsid w:val="00710303"/>
    <w:rsid w:val="0071030E"/>
    <w:rsid w:val="00712B8D"/>
    <w:rsid w:val="007131A3"/>
    <w:rsid w:val="00713E7C"/>
    <w:rsid w:val="00714353"/>
    <w:rsid w:val="00715331"/>
    <w:rsid w:val="00715462"/>
    <w:rsid w:val="00716679"/>
    <w:rsid w:val="00720757"/>
    <w:rsid w:val="0072087F"/>
    <w:rsid w:val="0072154A"/>
    <w:rsid w:val="007219CF"/>
    <w:rsid w:val="0072365C"/>
    <w:rsid w:val="00726D25"/>
    <w:rsid w:val="00731293"/>
    <w:rsid w:val="00735C7B"/>
    <w:rsid w:val="007367F0"/>
    <w:rsid w:val="0074168A"/>
    <w:rsid w:val="007423C5"/>
    <w:rsid w:val="007430EC"/>
    <w:rsid w:val="00743622"/>
    <w:rsid w:val="00744110"/>
    <w:rsid w:val="00746296"/>
    <w:rsid w:val="007466FA"/>
    <w:rsid w:val="0074784D"/>
    <w:rsid w:val="00747A26"/>
    <w:rsid w:val="0075060F"/>
    <w:rsid w:val="00752279"/>
    <w:rsid w:val="00753381"/>
    <w:rsid w:val="0075412A"/>
    <w:rsid w:val="00756CE8"/>
    <w:rsid w:val="00764107"/>
    <w:rsid w:val="0076469F"/>
    <w:rsid w:val="0076697B"/>
    <w:rsid w:val="007710D1"/>
    <w:rsid w:val="00771C13"/>
    <w:rsid w:val="0077261B"/>
    <w:rsid w:val="007733D5"/>
    <w:rsid w:val="007757C3"/>
    <w:rsid w:val="00780A57"/>
    <w:rsid w:val="007813E2"/>
    <w:rsid w:val="00786A7A"/>
    <w:rsid w:val="00790CF0"/>
    <w:rsid w:val="00791D4B"/>
    <w:rsid w:val="0079274D"/>
    <w:rsid w:val="007946FF"/>
    <w:rsid w:val="00795CC9"/>
    <w:rsid w:val="00796E42"/>
    <w:rsid w:val="007971FB"/>
    <w:rsid w:val="007A180F"/>
    <w:rsid w:val="007A181F"/>
    <w:rsid w:val="007A5D0C"/>
    <w:rsid w:val="007B0B4F"/>
    <w:rsid w:val="007B22BB"/>
    <w:rsid w:val="007B2AC7"/>
    <w:rsid w:val="007B6EFB"/>
    <w:rsid w:val="007C00B3"/>
    <w:rsid w:val="007C07DF"/>
    <w:rsid w:val="007C15AA"/>
    <w:rsid w:val="007C1638"/>
    <w:rsid w:val="007C2E9F"/>
    <w:rsid w:val="007C3441"/>
    <w:rsid w:val="007C3EE4"/>
    <w:rsid w:val="007C474C"/>
    <w:rsid w:val="007C49F9"/>
    <w:rsid w:val="007C53A1"/>
    <w:rsid w:val="007C5578"/>
    <w:rsid w:val="007C7515"/>
    <w:rsid w:val="007C75AC"/>
    <w:rsid w:val="007C7CD3"/>
    <w:rsid w:val="007D2D83"/>
    <w:rsid w:val="007D3048"/>
    <w:rsid w:val="007D4466"/>
    <w:rsid w:val="007D6050"/>
    <w:rsid w:val="007D7DFC"/>
    <w:rsid w:val="007E24A5"/>
    <w:rsid w:val="007E2995"/>
    <w:rsid w:val="007E2E4F"/>
    <w:rsid w:val="007E3F69"/>
    <w:rsid w:val="007E4D3C"/>
    <w:rsid w:val="007E6083"/>
    <w:rsid w:val="007E6327"/>
    <w:rsid w:val="007F0323"/>
    <w:rsid w:val="007F11CF"/>
    <w:rsid w:val="007F1B19"/>
    <w:rsid w:val="007F35F0"/>
    <w:rsid w:val="007F5594"/>
    <w:rsid w:val="007F5A31"/>
    <w:rsid w:val="007F5F1C"/>
    <w:rsid w:val="007F6CEC"/>
    <w:rsid w:val="008019FF"/>
    <w:rsid w:val="00801CF8"/>
    <w:rsid w:val="00802217"/>
    <w:rsid w:val="008040AF"/>
    <w:rsid w:val="0080525B"/>
    <w:rsid w:val="0080601C"/>
    <w:rsid w:val="00806CE6"/>
    <w:rsid w:val="00807816"/>
    <w:rsid w:val="008105E2"/>
    <w:rsid w:val="00811153"/>
    <w:rsid w:val="00813E12"/>
    <w:rsid w:val="00814553"/>
    <w:rsid w:val="0081570D"/>
    <w:rsid w:val="00815EFC"/>
    <w:rsid w:val="00817367"/>
    <w:rsid w:val="008173CC"/>
    <w:rsid w:val="0082040C"/>
    <w:rsid w:val="00821F45"/>
    <w:rsid w:val="008227FA"/>
    <w:rsid w:val="00824AFB"/>
    <w:rsid w:val="008264C6"/>
    <w:rsid w:val="008265DC"/>
    <w:rsid w:val="00830D00"/>
    <w:rsid w:val="00831166"/>
    <w:rsid w:val="00840367"/>
    <w:rsid w:val="00841C6E"/>
    <w:rsid w:val="00841C75"/>
    <w:rsid w:val="00846D95"/>
    <w:rsid w:val="00850895"/>
    <w:rsid w:val="0085402C"/>
    <w:rsid w:val="00854BBA"/>
    <w:rsid w:val="0085546B"/>
    <w:rsid w:val="008600AF"/>
    <w:rsid w:val="00860782"/>
    <w:rsid w:val="00860CFB"/>
    <w:rsid w:val="00862308"/>
    <w:rsid w:val="00862662"/>
    <w:rsid w:val="00864EC1"/>
    <w:rsid w:val="00865EB8"/>
    <w:rsid w:val="00866F2D"/>
    <w:rsid w:val="008670D1"/>
    <w:rsid w:val="00867CCB"/>
    <w:rsid w:val="00870272"/>
    <w:rsid w:val="008709DF"/>
    <w:rsid w:val="00874DE4"/>
    <w:rsid w:val="00875C23"/>
    <w:rsid w:val="00877587"/>
    <w:rsid w:val="0088041B"/>
    <w:rsid w:val="00882330"/>
    <w:rsid w:val="00882763"/>
    <w:rsid w:val="0088278F"/>
    <w:rsid w:val="00882B2F"/>
    <w:rsid w:val="0088501B"/>
    <w:rsid w:val="00890D21"/>
    <w:rsid w:val="00891246"/>
    <w:rsid w:val="00891A2E"/>
    <w:rsid w:val="00891BF2"/>
    <w:rsid w:val="00891D7D"/>
    <w:rsid w:val="0089225C"/>
    <w:rsid w:val="008928B6"/>
    <w:rsid w:val="00893C8F"/>
    <w:rsid w:val="0089551B"/>
    <w:rsid w:val="00897661"/>
    <w:rsid w:val="00897EA6"/>
    <w:rsid w:val="008A06D0"/>
    <w:rsid w:val="008A16A6"/>
    <w:rsid w:val="008A3476"/>
    <w:rsid w:val="008A4F8B"/>
    <w:rsid w:val="008A57EE"/>
    <w:rsid w:val="008A599C"/>
    <w:rsid w:val="008A6219"/>
    <w:rsid w:val="008A67A7"/>
    <w:rsid w:val="008A6C94"/>
    <w:rsid w:val="008A7794"/>
    <w:rsid w:val="008B04F7"/>
    <w:rsid w:val="008B0888"/>
    <w:rsid w:val="008B2D29"/>
    <w:rsid w:val="008B38B8"/>
    <w:rsid w:val="008C1E9D"/>
    <w:rsid w:val="008C3521"/>
    <w:rsid w:val="008C6C9D"/>
    <w:rsid w:val="008D01A7"/>
    <w:rsid w:val="008D0428"/>
    <w:rsid w:val="008D175A"/>
    <w:rsid w:val="008D24BF"/>
    <w:rsid w:val="008D2988"/>
    <w:rsid w:val="008D4635"/>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0DFB"/>
    <w:rsid w:val="00940F18"/>
    <w:rsid w:val="009411BD"/>
    <w:rsid w:val="00941862"/>
    <w:rsid w:val="00943F6C"/>
    <w:rsid w:val="0094440F"/>
    <w:rsid w:val="009462CB"/>
    <w:rsid w:val="0095154D"/>
    <w:rsid w:val="00951E2F"/>
    <w:rsid w:val="00953C45"/>
    <w:rsid w:val="009562B9"/>
    <w:rsid w:val="00957CC5"/>
    <w:rsid w:val="00960D58"/>
    <w:rsid w:val="00960F14"/>
    <w:rsid w:val="00963C95"/>
    <w:rsid w:val="0096432E"/>
    <w:rsid w:val="00964625"/>
    <w:rsid w:val="00964904"/>
    <w:rsid w:val="009658B7"/>
    <w:rsid w:val="009660E1"/>
    <w:rsid w:val="00971948"/>
    <w:rsid w:val="00973E43"/>
    <w:rsid w:val="00975FE4"/>
    <w:rsid w:val="00976A0C"/>
    <w:rsid w:val="009804A0"/>
    <w:rsid w:val="00980817"/>
    <w:rsid w:val="00981A9D"/>
    <w:rsid w:val="00981CC7"/>
    <w:rsid w:val="0098302A"/>
    <w:rsid w:val="00983750"/>
    <w:rsid w:val="00983FA7"/>
    <w:rsid w:val="00984248"/>
    <w:rsid w:val="009853E3"/>
    <w:rsid w:val="00985604"/>
    <w:rsid w:val="0098789C"/>
    <w:rsid w:val="00991A41"/>
    <w:rsid w:val="00991BE3"/>
    <w:rsid w:val="00992BD5"/>
    <w:rsid w:val="00995BBB"/>
    <w:rsid w:val="009A0DB5"/>
    <w:rsid w:val="009A0EF4"/>
    <w:rsid w:val="009A1F30"/>
    <w:rsid w:val="009A5435"/>
    <w:rsid w:val="009A6388"/>
    <w:rsid w:val="009A74A3"/>
    <w:rsid w:val="009B1504"/>
    <w:rsid w:val="009B18DA"/>
    <w:rsid w:val="009B2638"/>
    <w:rsid w:val="009B5FD4"/>
    <w:rsid w:val="009C0163"/>
    <w:rsid w:val="009C63F0"/>
    <w:rsid w:val="009D10D5"/>
    <w:rsid w:val="009D27B3"/>
    <w:rsid w:val="009D3C83"/>
    <w:rsid w:val="009D7788"/>
    <w:rsid w:val="009D7AA6"/>
    <w:rsid w:val="009D7B5B"/>
    <w:rsid w:val="009E28C0"/>
    <w:rsid w:val="009E3D27"/>
    <w:rsid w:val="009E4AF8"/>
    <w:rsid w:val="009E58DE"/>
    <w:rsid w:val="009F1170"/>
    <w:rsid w:val="009F2935"/>
    <w:rsid w:val="009F3187"/>
    <w:rsid w:val="009F664E"/>
    <w:rsid w:val="00A022D5"/>
    <w:rsid w:val="00A04460"/>
    <w:rsid w:val="00A06326"/>
    <w:rsid w:val="00A06A89"/>
    <w:rsid w:val="00A10B06"/>
    <w:rsid w:val="00A11197"/>
    <w:rsid w:val="00A11DD2"/>
    <w:rsid w:val="00A16318"/>
    <w:rsid w:val="00A17D89"/>
    <w:rsid w:val="00A218A2"/>
    <w:rsid w:val="00A2390B"/>
    <w:rsid w:val="00A2710E"/>
    <w:rsid w:val="00A31199"/>
    <w:rsid w:val="00A33BE8"/>
    <w:rsid w:val="00A361E8"/>
    <w:rsid w:val="00A362AF"/>
    <w:rsid w:val="00A41CB2"/>
    <w:rsid w:val="00A44A23"/>
    <w:rsid w:val="00A44BD4"/>
    <w:rsid w:val="00A46184"/>
    <w:rsid w:val="00A46B98"/>
    <w:rsid w:val="00A512CD"/>
    <w:rsid w:val="00A51BA1"/>
    <w:rsid w:val="00A531A3"/>
    <w:rsid w:val="00A53F62"/>
    <w:rsid w:val="00A54A9F"/>
    <w:rsid w:val="00A56627"/>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15ED"/>
    <w:rsid w:val="00AA2E09"/>
    <w:rsid w:val="00AA375E"/>
    <w:rsid w:val="00AA3AFD"/>
    <w:rsid w:val="00AA51AE"/>
    <w:rsid w:val="00AB3C5A"/>
    <w:rsid w:val="00AB4ABD"/>
    <w:rsid w:val="00AB6B7B"/>
    <w:rsid w:val="00AB703B"/>
    <w:rsid w:val="00AB7099"/>
    <w:rsid w:val="00AC1E16"/>
    <w:rsid w:val="00AC33AB"/>
    <w:rsid w:val="00AC7484"/>
    <w:rsid w:val="00AC7B85"/>
    <w:rsid w:val="00AC7EB3"/>
    <w:rsid w:val="00AD0B2B"/>
    <w:rsid w:val="00AD2433"/>
    <w:rsid w:val="00AD272C"/>
    <w:rsid w:val="00AD2787"/>
    <w:rsid w:val="00AD4ABC"/>
    <w:rsid w:val="00AD4C61"/>
    <w:rsid w:val="00AD4EB2"/>
    <w:rsid w:val="00AD6630"/>
    <w:rsid w:val="00AE0EFD"/>
    <w:rsid w:val="00AE32D0"/>
    <w:rsid w:val="00AE472E"/>
    <w:rsid w:val="00AE48F8"/>
    <w:rsid w:val="00AE5BA4"/>
    <w:rsid w:val="00AF577B"/>
    <w:rsid w:val="00AF601B"/>
    <w:rsid w:val="00AF6136"/>
    <w:rsid w:val="00AF653E"/>
    <w:rsid w:val="00B00BFB"/>
    <w:rsid w:val="00B04C77"/>
    <w:rsid w:val="00B06524"/>
    <w:rsid w:val="00B06ECC"/>
    <w:rsid w:val="00B1197D"/>
    <w:rsid w:val="00B140A5"/>
    <w:rsid w:val="00B147FA"/>
    <w:rsid w:val="00B17BFA"/>
    <w:rsid w:val="00B2517C"/>
    <w:rsid w:val="00B257FF"/>
    <w:rsid w:val="00B306BC"/>
    <w:rsid w:val="00B3075A"/>
    <w:rsid w:val="00B31418"/>
    <w:rsid w:val="00B314CA"/>
    <w:rsid w:val="00B31D7F"/>
    <w:rsid w:val="00B32D13"/>
    <w:rsid w:val="00B33CEE"/>
    <w:rsid w:val="00B3436A"/>
    <w:rsid w:val="00B35451"/>
    <w:rsid w:val="00B35E9B"/>
    <w:rsid w:val="00B37533"/>
    <w:rsid w:val="00B40F76"/>
    <w:rsid w:val="00B40FE4"/>
    <w:rsid w:val="00B41458"/>
    <w:rsid w:val="00B424BC"/>
    <w:rsid w:val="00B434F4"/>
    <w:rsid w:val="00B43A10"/>
    <w:rsid w:val="00B467DC"/>
    <w:rsid w:val="00B46C95"/>
    <w:rsid w:val="00B52F86"/>
    <w:rsid w:val="00B53E33"/>
    <w:rsid w:val="00B54B08"/>
    <w:rsid w:val="00B566A4"/>
    <w:rsid w:val="00B60C40"/>
    <w:rsid w:val="00B61255"/>
    <w:rsid w:val="00B623A6"/>
    <w:rsid w:val="00B639A7"/>
    <w:rsid w:val="00B661EF"/>
    <w:rsid w:val="00B67649"/>
    <w:rsid w:val="00B67ECD"/>
    <w:rsid w:val="00B721EE"/>
    <w:rsid w:val="00B72975"/>
    <w:rsid w:val="00B73674"/>
    <w:rsid w:val="00B75B9F"/>
    <w:rsid w:val="00B77B49"/>
    <w:rsid w:val="00B814D2"/>
    <w:rsid w:val="00B81899"/>
    <w:rsid w:val="00B818BA"/>
    <w:rsid w:val="00B837BB"/>
    <w:rsid w:val="00B86EEE"/>
    <w:rsid w:val="00B87D7F"/>
    <w:rsid w:val="00B93B7F"/>
    <w:rsid w:val="00B93DE6"/>
    <w:rsid w:val="00B95069"/>
    <w:rsid w:val="00BA0F17"/>
    <w:rsid w:val="00BA3DCC"/>
    <w:rsid w:val="00BA47F1"/>
    <w:rsid w:val="00BA62A8"/>
    <w:rsid w:val="00BA6D11"/>
    <w:rsid w:val="00BA7030"/>
    <w:rsid w:val="00BA74B1"/>
    <w:rsid w:val="00BA7F7A"/>
    <w:rsid w:val="00BB10E9"/>
    <w:rsid w:val="00BB2BBD"/>
    <w:rsid w:val="00BB564A"/>
    <w:rsid w:val="00BC101F"/>
    <w:rsid w:val="00BC1D82"/>
    <w:rsid w:val="00BC2203"/>
    <w:rsid w:val="00BC2772"/>
    <w:rsid w:val="00BC2F57"/>
    <w:rsid w:val="00BC418D"/>
    <w:rsid w:val="00BC47D8"/>
    <w:rsid w:val="00BC4C28"/>
    <w:rsid w:val="00BC609E"/>
    <w:rsid w:val="00BC64A2"/>
    <w:rsid w:val="00BC681B"/>
    <w:rsid w:val="00BC780E"/>
    <w:rsid w:val="00BD0374"/>
    <w:rsid w:val="00BD0BAF"/>
    <w:rsid w:val="00BD1F88"/>
    <w:rsid w:val="00BD2BD1"/>
    <w:rsid w:val="00BD39C4"/>
    <w:rsid w:val="00BD42C9"/>
    <w:rsid w:val="00BD5132"/>
    <w:rsid w:val="00BE257F"/>
    <w:rsid w:val="00BE2E0E"/>
    <w:rsid w:val="00BE4185"/>
    <w:rsid w:val="00BE6335"/>
    <w:rsid w:val="00BF2EDC"/>
    <w:rsid w:val="00BF621B"/>
    <w:rsid w:val="00C00002"/>
    <w:rsid w:val="00C01248"/>
    <w:rsid w:val="00C01F79"/>
    <w:rsid w:val="00C02FBE"/>
    <w:rsid w:val="00C0413F"/>
    <w:rsid w:val="00C04501"/>
    <w:rsid w:val="00C05B0F"/>
    <w:rsid w:val="00C06B55"/>
    <w:rsid w:val="00C11C02"/>
    <w:rsid w:val="00C12E25"/>
    <w:rsid w:val="00C145B8"/>
    <w:rsid w:val="00C14F1C"/>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303F"/>
    <w:rsid w:val="00C54D6F"/>
    <w:rsid w:val="00C564E9"/>
    <w:rsid w:val="00C565B9"/>
    <w:rsid w:val="00C66701"/>
    <w:rsid w:val="00C67983"/>
    <w:rsid w:val="00C67A39"/>
    <w:rsid w:val="00C67B0B"/>
    <w:rsid w:val="00C707E6"/>
    <w:rsid w:val="00C74489"/>
    <w:rsid w:val="00C770CB"/>
    <w:rsid w:val="00C77690"/>
    <w:rsid w:val="00C77B2D"/>
    <w:rsid w:val="00C80D03"/>
    <w:rsid w:val="00C82DDB"/>
    <w:rsid w:val="00C84F64"/>
    <w:rsid w:val="00C869D0"/>
    <w:rsid w:val="00C91F45"/>
    <w:rsid w:val="00C9446B"/>
    <w:rsid w:val="00C944C6"/>
    <w:rsid w:val="00C94690"/>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2AD4"/>
    <w:rsid w:val="00CC42D0"/>
    <w:rsid w:val="00CC5E28"/>
    <w:rsid w:val="00CD0280"/>
    <w:rsid w:val="00CD13D8"/>
    <w:rsid w:val="00CD3BE4"/>
    <w:rsid w:val="00CD3F49"/>
    <w:rsid w:val="00CD4488"/>
    <w:rsid w:val="00CD7314"/>
    <w:rsid w:val="00CD7B55"/>
    <w:rsid w:val="00CD7E26"/>
    <w:rsid w:val="00CE004E"/>
    <w:rsid w:val="00CE0862"/>
    <w:rsid w:val="00CE0F0E"/>
    <w:rsid w:val="00CE6BAB"/>
    <w:rsid w:val="00CE7FDF"/>
    <w:rsid w:val="00CF008C"/>
    <w:rsid w:val="00CF0B56"/>
    <w:rsid w:val="00CF0BE6"/>
    <w:rsid w:val="00CF0BF3"/>
    <w:rsid w:val="00CF1060"/>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133E5"/>
    <w:rsid w:val="00D150FD"/>
    <w:rsid w:val="00D22FB9"/>
    <w:rsid w:val="00D23CFF"/>
    <w:rsid w:val="00D26629"/>
    <w:rsid w:val="00D324F6"/>
    <w:rsid w:val="00D334CD"/>
    <w:rsid w:val="00D33551"/>
    <w:rsid w:val="00D338A7"/>
    <w:rsid w:val="00D3465F"/>
    <w:rsid w:val="00D35D94"/>
    <w:rsid w:val="00D36F1C"/>
    <w:rsid w:val="00D37BCF"/>
    <w:rsid w:val="00D425D4"/>
    <w:rsid w:val="00D429B3"/>
    <w:rsid w:val="00D43553"/>
    <w:rsid w:val="00D43E6B"/>
    <w:rsid w:val="00D441C3"/>
    <w:rsid w:val="00D44F9D"/>
    <w:rsid w:val="00D45847"/>
    <w:rsid w:val="00D466C9"/>
    <w:rsid w:val="00D46833"/>
    <w:rsid w:val="00D51C83"/>
    <w:rsid w:val="00D54813"/>
    <w:rsid w:val="00D54FB0"/>
    <w:rsid w:val="00D55735"/>
    <w:rsid w:val="00D56AA9"/>
    <w:rsid w:val="00D5700F"/>
    <w:rsid w:val="00D57162"/>
    <w:rsid w:val="00D6155F"/>
    <w:rsid w:val="00D64060"/>
    <w:rsid w:val="00D65AF9"/>
    <w:rsid w:val="00D71CDE"/>
    <w:rsid w:val="00D73501"/>
    <w:rsid w:val="00D74144"/>
    <w:rsid w:val="00D74BFF"/>
    <w:rsid w:val="00D7649D"/>
    <w:rsid w:val="00D808DD"/>
    <w:rsid w:val="00D83111"/>
    <w:rsid w:val="00D836D7"/>
    <w:rsid w:val="00D83AD0"/>
    <w:rsid w:val="00D83BC4"/>
    <w:rsid w:val="00D849B9"/>
    <w:rsid w:val="00D85EB9"/>
    <w:rsid w:val="00D863D2"/>
    <w:rsid w:val="00D877C8"/>
    <w:rsid w:val="00D90862"/>
    <w:rsid w:val="00D90B2E"/>
    <w:rsid w:val="00D924A7"/>
    <w:rsid w:val="00D939B2"/>
    <w:rsid w:val="00D950AC"/>
    <w:rsid w:val="00D970CE"/>
    <w:rsid w:val="00D970EE"/>
    <w:rsid w:val="00DA0666"/>
    <w:rsid w:val="00DA1086"/>
    <w:rsid w:val="00DA1B11"/>
    <w:rsid w:val="00DB1910"/>
    <w:rsid w:val="00DB3821"/>
    <w:rsid w:val="00DB3CC8"/>
    <w:rsid w:val="00DB4ED3"/>
    <w:rsid w:val="00DC0653"/>
    <w:rsid w:val="00DC27C1"/>
    <w:rsid w:val="00DC3FA6"/>
    <w:rsid w:val="00DC5094"/>
    <w:rsid w:val="00DC5F6B"/>
    <w:rsid w:val="00DC7A1D"/>
    <w:rsid w:val="00DC7A9B"/>
    <w:rsid w:val="00DC7DA4"/>
    <w:rsid w:val="00DD03E4"/>
    <w:rsid w:val="00DD0905"/>
    <w:rsid w:val="00DD12F3"/>
    <w:rsid w:val="00DD1792"/>
    <w:rsid w:val="00DD2A95"/>
    <w:rsid w:val="00DD2EEF"/>
    <w:rsid w:val="00DD61A8"/>
    <w:rsid w:val="00DD6FAA"/>
    <w:rsid w:val="00DE04EB"/>
    <w:rsid w:val="00DE1202"/>
    <w:rsid w:val="00DE1A92"/>
    <w:rsid w:val="00DE36DE"/>
    <w:rsid w:val="00DE4DD3"/>
    <w:rsid w:val="00DE72B1"/>
    <w:rsid w:val="00DE73A9"/>
    <w:rsid w:val="00DF1A0C"/>
    <w:rsid w:val="00DF3880"/>
    <w:rsid w:val="00E0078E"/>
    <w:rsid w:val="00E01228"/>
    <w:rsid w:val="00E01E21"/>
    <w:rsid w:val="00E02ACD"/>
    <w:rsid w:val="00E03192"/>
    <w:rsid w:val="00E040F7"/>
    <w:rsid w:val="00E048BB"/>
    <w:rsid w:val="00E04FD4"/>
    <w:rsid w:val="00E05F45"/>
    <w:rsid w:val="00E0678A"/>
    <w:rsid w:val="00E07DA2"/>
    <w:rsid w:val="00E100AE"/>
    <w:rsid w:val="00E12474"/>
    <w:rsid w:val="00E13EA7"/>
    <w:rsid w:val="00E1489B"/>
    <w:rsid w:val="00E2013D"/>
    <w:rsid w:val="00E2103E"/>
    <w:rsid w:val="00E23DBB"/>
    <w:rsid w:val="00E2695E"/>
    <w:rsid w:val="00E30B7E"/>
    <w:rsid w:val="00E31E16"/>
    <w:rsid w:val="00E35816"/>
    <w:rsid w:val="00E36747"/>
    <w:rsid w:val="00E369F3"/>
    <w:rsid w:val="00E41077"/>
    <w:rsid w:val="00E4277B"/>
    <w:rsid w:val="00E43D1C"/>
    <w:rsid w:val="00E43F55"/>
    <w:rsid w:val="00E44B3C"/>
    <w:rsid w:val="00E44B49"/>
    <w:rsid w:val="00E44C61"/>
    <w:rsid w:val="00E45207"/>
    <w:rsid w:val="00E458F4"/>
    <w:rsid w:val="00E45EB1"/>
    <w:rsid w:val="00E465FC"/>
    <w:rsid w:val="00E4797E"/>
    <w:rsid w:val="00E50484"/>
    <w:rsid w:val="00E53EBC"/>
    <w:rsid w:val="00E54387"/>
    <w:rsid w:val="00E55F01"/>
    <w:rsid w:val="00E569AA"/>
    <w:rsid w:val="00E56D30"/>
    <w:rsid w:val="00E57BFD"/>
    <w:rsid w:val="00E57FE7"/>
    <w:rsid w:val="00E604B2"/>
    <w:rsid w:val="00E60ACF"/>
    <w:rsid w:val="00E63623"/>
    <w:rsid w:val="00E64381"/>
    <w:rsid w:val="00E662D4"/>
    <w:rsid w:val="00E70FC4"/>
    <w:rsid w:val="00E7141B"/>
    <w:rsid w:val="00E72EF5"/>
    <w:rsid w:val="00E75C4C"/>
    <w:rsid w:val="00E8369E"/>
    <w:rsid w:val="00E8385A"/>
    <w:rsid w:val="00E83E99"/>
    <w:rsid w:val="00E84263"/>
    <w:rsid w:val="00E86D52"/>
    <w:rsid w:val="00E90825"/>
    <w:rsid w:val="00E91509"/>
    <w:rsid w:val="00E9171E"/>
    <w:rsid w:val="00E972C5"/>
    <w:rsid w:val="00E97FC1"/>
    <w:rsid w:val="00EA1899"/>
    <w:rsid w:val="00EA3071"/>
    <w:rsid w:val="00EA3C8B"/>
    <w:rsid w:val="00EA50F0"/>
    <w:rsid w:val="00EA5670"/>
    <w:rsid w:val="00EA7A8A"/>
    <w:rsid w:val="00EB1E68"/>
    <w:rsid w:val="00EB1EBB"/>
    <w:rsid w:val="00EB3A4E"/>
    <w:rsid w:val="00EB4251"/>
    <w:rsid w:val="00EB433D"/>
    <w:rsid w:val="00EB647C"/>
    <w:rsid w:val="00EB72CF"/>
    <w:rsid w:val="00EC1BE6"/>
    <w:rsid w:val="00EC4C26"/>
    <w:rsid w:val="00ED39A7"/>
    <w:rsid w:val="00ED3A56"/>
    <w:rsid w:val="00ED4DF9"/>
    <w:rsid w:val="00ED6786"/>
    <w:rsid w:val="00ED733F"/>
    <w:rsid w:val="00ED77BB"/>
    <w:rsid w:val="00EE20FD"/>
    <w:rsid w:val="00EE35A9"/>
    <w:rsid w:val="00EE3EDE"/>
    <w:rsid w:val="00EE400D"/>
    <w:rsid w:val="00EE4EEC"/>
    <w:rsid w:val="00EE7E1E"/>
    <w:rsid w:val="00EF185B"/>
    <w:rsid w:val="00EF2F25"/>
    <w:rsid w:val="00EF56C7"/>
    <w:rsid w:val="00EF5A81"/>
    <w:rsid w:val="00EF6328"/>
    <w:rsid w:val="00EF771B"/>
    <w:rsid w:val="00F0188C"/>
    <w:rsid w:val="00F01E86"/>
    <w:rsid w:val="00F066BE"/>
    <w:rsid w:val="00F10A47"/>
    <w:rsid w:val="00F11601"/>
    <w:rsid w:val="00F1559D"/>
    <w:rsid w:val="00F16CB6"/>
    <w:rsid w:val="00F1711B"/>
    <w:rsid w:val="00F209A9"/>
    <w:rsid w:val="00F24A19"/>
    <w:rsid w:val="00F358E4"/>
    <w:rsid w:val="00F35A81"/>
    <w:rsid w:val="00F36A1A"/>
    <w:rsid w:val="00F36D89"/>
    <w:rsid w:val="00F37F28"/>
    <w:rsid w:val="00F400E0"/>
    <w:rsid w:val="00F43731"/>
    <w:rsid w:val="00F4438A"/>
    <w:rsid w:val="00F451FB"/>
    <w:rsid w:val="00F51FA5"/>
    <w:rsid w:val="00F5225C"/>
    <w:rsid w:val="00F557F1"/>
    <w:rsid w:val="00F5632E"/>
    <w:rsid w:val="00F56940"/>
    <w:rsid w:val="00F57D86"/>
    <w:rsid w:val="00F611BE"/>
    <w:rsid w:val="00F628A3"/>
    <w:rsid w:val="00F62FA8"/>
    <w:rsid w:val="00F64CA4"/>
    <w:rsid w:val="00F67766"/>
    <w:rsid w:val="00F7241A"/>
    <w:rsid w:val="00F7572C"/>
    <w:rsid w:val="00F81DA7"/>
    <w:rsid w:val="00F8368D"/>
    <w:rsid w:val="00F85236"/>
    <w:rsid w:val="00F87E43"/>
    <w:rsid w:val="00F87E50"/>
    <w:rsid w:val="00F90644"/>
    <w:rsid w:val="00F92F7E"/>
    <w:rsid w:val="00F9332B"/>
    <w:rsid w:val="00F938A3"/>
    <w:rsid w:val="00F94C95"/>
    <w:rsid w:val="00F95006"/>
    <w:rsid w:val="00F9699B"/>
    <w:rsid w:val="00F96BD6"/>
    <w:rsid w:val="00FA05CC"/>
    <w:rsid w:val="00FA551A"/>
    <w:rsid w:val="00FA6353"/>
    <w:rsid w:val="00FB3E6B"/>
    <w:rsid w:val="00FB56B1"/>
    <w:rsid w:val="00FB7215"/>
    <w:rsid w:val="00FB77D5"/>
    <w:rsid w:val="00FC1493"/>
    <w:rsid w:val="00FC2E6B"/>
    <w:rsid w:val="00FC6287"/>
    <w:rsid w:val="00FD29BA"/>
    <w:rsid w:val="00FD48CF"/>
    <w:rsid w:val="00FD5664"/>
    <w:rsid w:val="00FE034F"/>
    <w:rsid w:val="00FE1F0A"/>
    <w:rsid w:val="00FE3122"/>
    <w:rsid w:val="00FE4F32"/>
    <w:rsid w:val="00FE505A"/>
    <w:rsid w:val="00FE510B"/>
    <w:rsid w:val="00FE6164"/>
    <w:rsid w:val="00FE729C"/>
    <w:rsid w:val="00FF075E"/>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Heading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D27B3"/>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ind w:left="360"/>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uiPriority w:val="22"/>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ink">
    <w:name w:val="Hyperlink"/>
    <w:basedOn w:val="DefaultParagraphFont"/>
    <w:uiPriority w:val="99"/>
    <w:unhideWhenUsed/>
    <w:rsid w:val="007C49F9"/>
    <w:rPr>
      <w:color w:val="0000FF"/>
      <w:u w:val="single"/>
    </w:rPr>
  </w:style>
  <w:style w:type="character" w:customStyle="1" w:styleId="Rubrik1Char1">
    <w:name w:val="Rubrik 1 Char1"/>
    <w:basedOn w:val="DefaultParagraphFont"/>
    <w:uiPriority w:val="9"/>
    <w:rsid w:val="00FA05CC"/>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Heading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D27B3"/>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ind w:left="360"/>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uiPriority w:val="22"/>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ink">
    <w:name w:val="Hyperlink"/>
    <w:basedOn w:val="DefaultParagraphFont"/>
    <w:uiPriority w:val="99"/>
    <w:unhideWhenUsed/>
    <w:rsid w:val="007C49F9"/>
    <w:rPr>
      <w:color w:val="0000FF"/>
      <w:u w:val="single"/>
    </w:rPr>
  </w:style>
  <w:style w:type="character" w:customStyle="1" w:styleId="Rubrik1Char1">
    <w:name w:val="Rubrik 1 Char1"/>
    <w:basedOn w:val="DefaultParagraphFont"/>
    <w:uiPriority w:val="9"/>
    <w:rsid w:val="00FA05CC"/>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301354">
      <w:bodyDiv w:val="1"/>
      <w:marLeft w:val="0"/>
      <w:marRight w:val="0"/>
      <w:marTop w:val="0"/>
      <w:marBottom w:val="0"/>
      <w:divBdr>
        <w:top w:val="none" w:sz="0" w:space="0" w:color="auto"/>
        <w:left w:val="none" w:sz="0" w:space="0" w:color="auto"/>
        <w:bottom w:val="none" w:sz="0" w:space="0" w:color="auto"/>
        <w:right w:val="none" w:sz="0" w:space="0" w:color="auto"/>
      </w:divBdr>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858736">
      <w:bodyDiv w:val="1"/>
      <w:marLeft w:val="0"/>
      <w:marRight w:val="0"/>
      <w:marTop w:val="0"/>
      <w:marBottom w:val="0"/>
      <w:divBdr>
        <w:top w:val="none" w:sz="0" w:space="0" w:color="auto"/>
        <w:left w:val="none" w:sz="0" w:space="0" w:color="auto"/>
        <w:bottom w:val="none" w:sz="0" w:space="0" w:color="auto"/>
        <w:right w:val="none" w:sz="0" w:space="0" w:color="auto"/>
      </w:divBdr>
    </w:div>
    <w:div w:id="814178100">
      <w:bodyDiv w:val="1"/>
      <w:marLeft w:val="0"/>
      <w:marRight w:val="0"/>
      <w:marTop w:val="0"/>
      <w:marBottom w:val="0"/>
      <w:divBdr>
        <w:top w:val="none" w:sz="0" w:space="0" w:color="auto"/>
        <w:left w:val="none" w:sz="0" w:space="0" w:color="auto"/>
        <w:bottom w:val="none" w:sz="0" w:space="0" w:color="auto"/>
        <w:right w:val="none" w:sz="0" w:space="0" w:color="auto"/>
      </w:divBdr>
      <w:divsChild>
        <w:div w:id="58092890">
          <w:marLeft w:val="0"/>
          <w:marRight w:val="0"/>
          <w:marTop w:val="0"/>
          <w:marBottom w:val="0"/>
          <w:divBdr>
            <w:top w:val="none" w:sz="0" w:space="0" w:color="auto"/>
            <w:left w:val="none" w:sz="0" w:space="0" w:color="auto"/>
            <w:bottom w:val="none" w:sz="0" w:space="0" w:color="auto"/>
            <w:right w:val="none" w:sz="0" w:space="0" w:color="auto"/>
          </w:divBdr>
          <w:divsChild>
            <w:div w:id="321667507">
              <w:marLeft w:val="0"/>
              <w:marRight w:val="0"/>
              <w:marTop w:val="0"/>
              <w:marBottom w:val="0"/>
              <w:divBdr>
                <w:top w:val="none" w:sz="0" w:space="0" w:color="auto"/>
                <w:left w:val="none" w:sz="0" w:space="0" w:color="auto"/>
                <w:bottom w:val="none" w:sz="0" w:space="0" w:color="auto"/>
                <w:right w:val="none" w:sz="0" w:space="0" w:color="auto"/>
              </w:divBdr>
              <w:divsChild>
                <w:div w:id="15631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732647">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79721601">
      <w:bodyDiv w:val="1"/>
      <w:marLeft w:val="0"/>
      <w:marRight w:val="0"/>
      <w:marTop w:val="0"/>
      <w:marBottom w:val="0"/>
      <w:divBdr>
        <w:top w:val="none" w:sz="0" w:space="0" w:color="auto"/>
        <w:left w:val="none" w:sz="0" w:space="0" w:color="auto"/>
        <w:bottom w:val="none" w:sz="0" w:space="0" w:color="auto"/>
        <w:right w:val="none" w:sz="0" w:space="0" w:color="auto"/>
      </w:divBdr>
      <w:divsChild>
        <w:div w:id="1651714981">
          <w:marLeft w:val="0"/>
          <w:marRight w:val="0"/>
          <w:marTop w:val="0"/>
          <w:marBottom w:val="0"/>
          <w:divBdr>
            <w:top w:val="none" w:sz="0" w:space="0" w:color="auto"/>
            <w:left w:val="none" w:sz="0" w:space="0" w:color="auto"/>
            <w:bottom w:val="none" w:sz="0" w:space="0" w:color="auto"/>
            <w:right w:val="none" w:sz="0" w:space="0" w:color="auto"/>
          </w:divBdr>
          <w:divsChild>
            <w:div w:id="964578852">
              <w:marLeft w:val="0"/>
              <w:marRight w:val="0"/>
              <w:marTop w:val="0"/>
              <w:marBottom w:val="0"/>
              <w:divBdr>
                <w:top w:val="none" w:sz="0" w:space="0" w:color="auto"/>
                <w:left w:val="none" w:sz="0" w:space="0" w:color="auto"/>
                <w:bottom w:val="none" w:sz="0" w:space="0" w:color="auto"/>
                <w:right w:val="none" w:sz="0" w:space="0" w:color="auto"/>
              </w:divBdr>
              <w:divsChild>
                <w:div w:id="208391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 w:id="203681103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microsoft.com/office/2011/relationships/people" Target="people.xml"/><Relationship Id="rId23" Type="http://schemas.microsoft.com/office/2016/09/relationships/commentsIds" Target="commentsIds.xml"/><Relationship Id="rId24" Type="http://schemas.microsoft.com/office/2011/relationships/commentsExtended" Target="commentsExtended.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4085427F-2EE0-5F40-8CD6-ABC22605A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TotalTime>
  <Pages>31</Pages>
  <Words>16159</Words>
  <Characters>92109</Characters>
  <Application>Microsoft Macintosh Word</Application>
  <DocSecurity>0</DocSecurity>
  <Lines>767</Lines>
  <Paragraphs>216</Paragraphs>
  <ScaleCrop>false</ScaleCrop>
  <HeadingPairs>
    <vt:vector size="2" baseType="variant">
      <vt:variant>
        <vt:lpstr>Title</vt:lpstr>
      </vt:variant>
      <vt:variant>
        <vt:i4>1</vt:i4>
      </vt:variant>
    </vt:vector>
  </HeadingPairs>
  <TitlesOfParts>
    <vt:vector size="1" baseType="lpstr">
      <vt:lpstr/>
    </vt:vector>
  </TitlesOfParts>
  <Company>Stockholms universitetsbibliotek</Company>
  <LinksUpToDate>false</LinksUpToDate>
  <CharactersWithSpaces>1080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Jason Serviss</cp:lastModifiedBy>
  <cp:revision>11</cp:revision>
  <cp:lastPrinted>2019-03-11T19:47:00Z</cp:lastPrinted>
  <dcterms:created xsi:type="dcterms:W3CDTF">2019-03-11T19:47:00Z</dcterms:created>
  <dcterms:modified xsi:type="dcterms:W3CDTF">2019-04-02T05:3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true</vt:bool>
  </property>
  <property fmtid="{D5CDD505-2E9C-101B-9397-08002B2CF9AE}" pid="6" name="LinksUpToDate">
    <vt:bool>true</vt:bool>
  </property>
  <property fmtid="{D5CDD505-2E9C-101B-9397-08002B2CF9AE}" pid="7" name="ScaleCrop">
    <vt:bool>true</vt:bool>
  </property>
  <property fmtid="{D5CDD505-2E9C-101B-9397-08002B2CF9AE}" pid="8" name="ShareDoc">
    <vt:bool>true</vt:bool>
  </property>
  <property fmtid="{D5CDD505-2E9C-101B-9397-08002B2CF9AE}" pid="9" name="ZOTERO_PREF_1">
    <vt:lpwstr>&lt;data data-version="3" zotero-version="5.0.60"&gt;&lt;session id="Q2UUJzrv"/&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